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C5C34" w14:textId="77777777" w:rsidR="00054C00" w:rsidRPr="00CD7891" w:rsidRDefault="00054C00" w:rsidP="00054C00">
      <w:pPr>
        <w:jc w:val="center"/>
        <w:rPr>
          <w:b/>
          <w:bCs/>
          <w:sz w:val="28"/>
          <w:szCs w:val="28"/>
        </w:rPr>
      </w:pPr>
      <w:r w:rsidRPr="00CD7891">
        <w:rPr>
          <w:b/>
          <w:bCs/>
          <w:sz w:val="28"/>
          <w:szCs w:val="28"/>
        </w:rPr>
        <w:t>T.C.</w:t>
      </w:r>
    </w:p>
    <w:p w14:paraId="603A1C0B" w14:textId="77777777" w:rsidR="00054C00" w:rsidRPr="00CD7891" w:rsidRDefault="00054C00" w:rsidP="00054C00">
      <w:pPr>
        <w:jc w:val="center"/>
        <w:rPr>
          <w:b/>
          <w:bCs/>
          <w:sz w:val="28"/>
          <w:szCs w:val="28"/>
        </w:rPr>
      </w:pPr>
      <w:r w:rsidRPr="00CD7891">
        <w:rPr>
          <w:b/>
          <w:bCs/>
          <w:sz w:val="28"/>
          <w:szCs w:val="28"/>
        </w:rPr>
        <w:t>İSTANBUL YENİ YÜZYIL ÜNİVERSİTESİ</w:t>
      </w:r>
    </w:p>
    <w:p w14:paraId="3052B414" w14:textId="77777777" w:rsidR="00054C00" w:rsidRPr="00CD7891" w:rsidRDefault="00054C00" w:rsidP="00054C00">
      <w:pPr>
        <w:jc w:val="center"/>
        <w:rPr>
          <w:b/>
          <w:bCs/>
          <w:sz w:val="28"/>
          <w:szCs w:val="28"/>
        </w:rPr>
      </w:pPr>
      <w:r>
        <w:rPr>
          <w:b/>
          <w:bCs/>
          <w:sz w:val="28"/>
          <w:szCs w:val="28"/>
        </w:rPr>
        <w:t xml:space="preserve">SOSYAL BİLİMLER </w:t>
      </w:r>
      <w:r w:rsidRPr="00CD7891">
        <w:rPr>
          <w:b/>
          <w:bCs/>
          <w:sz w:val="28"/>
          <w:szCs w:val="28"/>
        </w:rPr>
        <w:t>ENSTİTÜSÜ</w:t>
      </w:r>
    </w:p>
    <w:p w14:paraId="6FD33430" w14:textId="3B804F96" w:rsidR="00054C00" w:rsidRDefault="00054C00" w:rsidP="00054C00">
      <w:pPr>
        <w:jc w:val="center"/>
        <w:rPr>
          <w:b/>
          <w:bCs/>
          <w:sz w:val="28"/>
          <w:szCs w:val="28"/>
        </w:rPr>
      </w:pPr>
      <w:commentRangeStart w:id="0"/>
      <w:r>
        <w:rPr>
          <w:b/>
          <w:bCs/>
          <w:sz w:val="28"/>
          <w:szCs w:val="28"/>
        </w:rPr>
        <w:t xml:space="preserve">………………………………………. </w:t>
      </w:r>
      <w:commentRangeEnd w:id="0"/>
      <w:r w:rsidR="00773E55">
        <w:rPr>
          <w:rStyle w:val="AklamaBavurusu"/>
        </w:rPr>
        <w:commentReference w:id="0"/>
      </w:r>
      <w:r w:rsidRPr="00CD7891">
        <w:rPr>
          <w:b/>
          <w:bCs/>
          <w:sz w:val="28"/>
          <w:szCs w:val="28"/>
        </w:rPr>
        <w:t>ANA</w:t>
      </w:r>
      <w:r w:rsidR="003B588B">
        <w:rPr>
          <w:b/>
          <w:bCs/>
          <w:sz w:val="28"/>
          <w:szCs w:val="28"/>
        </w:rPr>
        <w:t xml:space="preserve"> </w:t>
      </w:r>
      <w:r w:rsidRPr="00CD7891">
        <w:rPr>
          <w:b/>
          <w:bCs/>
          <w:sz w:val="28"/>
          <w:szCs w:val="28"/>
        </w:rPr>
        <w:t>BİLİM DALI</w:t>
      </w:r>
    </w:p>
    <w:p w14:paraId="0855AE06" w14:textId="182CCD62" w:rsidR="007A0AB6" w:rsidRPr="00CD7891" w:rsidRDefault="007A0AB6" w:rsidP="007A0AB6">
      <w:pPr>
        <w:jc w:val="center"/>
        <w:rPr>
          <w:b/>
          <w:bCs/>
          <w:sz w:val="28"/>
          <w:szCs w:val="28"/>
        </w:rPr>
      </w:pPr>
      <w:commentRangeStart w:id="1"/>
      <w:r>
        <w:rPr>
          <w:b/>
          <w:bCs/>
          <w:sz w:val="28"/>
          <w:szCs w:val="28"/>
        </w:rPr>
        <w:t>………………………………</w:t>
      </w:r>
      <w:r w:rsidR="000212FF">
        <w:rPr>
          <w:b/>
          <w:bCs/>
          <w:sz w:val="28"/>
          <w:szCs w:val="28"/>
        </w:rPr>
        <w:t>……</w:t>
      </w:r>
      <w:r>
        <w:rPr>
          <w:b/>
          <w:bCs/>
          <w:sz w:val="28"/>
          <w:szCs w:val="28"/>
        </w:rPr>
        <w:t>.</w:t>
      </w:r>
      <w:commentRangeEnd w:id="1"/>
      <w:r w:rsidR="00986529">
        <w:rPr>
          <w:rStyle w:val="AklamaBavurusu"/>
        </w:rPr>
        <w:commentReference w:id="1"/>
      </w:r>
      <w:r>
        <w:rPr>
          <w:b/>
          <w:bCs/>
          <w:sz w:val="28"/>
          <w:szCs w:val="28"/>
        </w:rPr>
        <w:t xml:space="preserve"> </w:t>
      </w:r>
      <w:r w:rsidRPr="00CD7891">
        <w:rPr>
          <w:b/>
          <w:bCs/>
          <w:sz w:val="28"/>
          <w:szCs w:val="28"/>
        </w:rPr>
        <w:t>BİLİM DALI</w:t>
      </w:r>
    </w:p>
    <w:p w14:paraId="7DE6DB99" w14:textId="77777777" w:rsidR="007A0AB6" w:rsidRPr="00CD7891" w:rsidRDefault="007A0AB6" w:rsidP="00054C00">
      <w:pPr>
        <w:jc w:val="center"/>
        <w:rPr>
          <w:b/>
          <w:bCs/>
          <w:sz w:val="28"/>
          <w:szCs w:val="28"/>
        </w:rPr>
      </w:pPr>
    </w:p>
    <w:p w14:paraId="409CB5F3" w14:textId="77777777" w:rsidR="004D3D3D" w:rsidRPr="00D57220" w:rsidRDefault="004D3D3D" w:rsidP="00D57220">
      <w:pPr>
        <w:jc w:val="center"/>
        <w:rPr>
          <w:b/>
          <w:bCs/>
          <w:sz w:val="28"/>
          <w:szCs w:val="28"/>
        </w:rPr>
      </w:pPr>
    </w:p>
    <w:p w14:paraId="56FCF2D5" w14:textId="77777777" w:rsidR="00ED38C3" w:rsidRPr="00D57220" w:rsidRDefault="008443B9" w:rsidP="00D57220">
      <w:pPr>
        <w:jc w:val="center"/>
        <w:rPr>
          <w:b/>
          <w:bCs/>
          <w:sz w:val="28"/>
          <w:szCs w:val="28"/>
        </w:rPr>
      </w:pPr>
      <w:r w:rsidRPr="00D57220">
        <w:rPr>
          <w:b/>
          <w:bCs/>
          <w:noProof/>
          <w:sz w:val="28"/>
          <w:szCs w:val="28"/>
          <w:lang w:bidi="ar-SA"/>
        </w:rPr>
        <w:drawing>
          <wp:inline distT="0" distB="0" distL="0" distR="0" wp14:anchorId="4B9CE977" wp14:editId="5DB55172">
            <wp:extent cx="1924049" cy="1495425"/>
            <wp:effectExtent l="0" t="0" r="63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40FCC120" w14:textId="77777777" w:rsidR="00ED38C3" w:rsidRPr="00D57220" w:rsidRDefault="00ED38C3" w:rsidP="00D57220">
      <w:pPr>
        <w:jc w:val="center"/>
        <w:rPr>
          <w:b/>
          <w:bCs/>
          <w:sz w:val="28"/>
          <w:szCs w:val="28"/>
        </w:rPr>
      </w:pPr>
    </w:p>
    <w:p w14:paraId="2D70723F" w14:textId="77777777" w:rsidR="00C52393" w:rsidRDefault="00C52393" w:rsidP="00C52393">
      <w:pPr>
        <w:ind w:firstLine="0"/>
        <w:jc w:val="center"/>
        <w:rPr>
          <w:b/>
          <w:bCs/>
          <w:sz w:val="28"/>
          <w:szCs w:val="28"/>
        </w:rPr>
      </w:pPr>
      <w:commentRangeStart w:id="2"/>
      <w:r>
        <w:rPr>
          <w:b/>
          <w:bCs/>
          <w:sz w:val="28"/>
          <w:szCs w:val="28"/>
        </w:rPr>
        <w:t xml:space="preserve">MEZUNİYET PROJESİ </w:t>
      </w:r>
      <w:r w:rsidR="00ED38C3" w:rsidRPr="00D57220">
        <w:rPr>
          <w:b/>
          <w:bCs/>
          <w:sz w:val="28"/>
          <w:szCs w:val="28"/>
        </w:rPr>
        <w:t>ADINI BU KISIMA YAZINIZ</w:t>
      </w:r>
    </w:p>
    <w:p w14:paraId="06B2A315" w14:textId="0E271DBF" w:rsidR="00C52393" w:rsidRDefault="00891618" w:rsidP="00C52393">
      <w:pPr>
        <w:ind w:firstLine="0"/>
        <w:jc w:val="center"/>
        <w:rPr>
          <w:b/>
          <w:bCs/>
          <w:sz w:val="28"/>
          <w:szCs w:val="28"/>
        </w:rPr>
      </w:pPr>
      <w:r>
        <w:rPr>
          <w:b/>
          <w:bCs/>
          <w:sz w:val="28"/>
          <w:szCs w:val="28"/>
        </w:rPr>
        <w:t xml:space="preserve">TEZSİZ YÜKSEK LİSANS </w:t>
      </w:r>
      <w:r w:rsidR="002F5FA9">
        <w:rPr>
          <w:b/>
          <w:bCs/>
          <w:sz w:val="28"/>
          <w:szCs w:val="28"/>
        </w:rPr>
        <w:t>MEZUNİYET</w:t>
      </w:r>
      <w:r>
        <w:rPr>
          <w:b/>
          <w:bCs/>
          <w:sz w:val="28"/>
          <w:szCs w:val="28"/>
        </w:rPr>
        <w:t xml:space="preserve"> PROJESİ</w:t>
      </w:r>
      <w:commentRangeEnd w:id="2"/>
      <w:r w:rsidR="00C52393">
        <w:rPr>
          <w:rStyle w:val="AklamaBavurusu"/>
        </w:rPr>
        <w:commentReference w:id="2"/>
      </w:r>
    </w:p>
    <w:p w14:paraId="0DACD5F2" w14:textId="77777777" w:rsidR="00C52393" w:rsidRDefault="00C52393" w:rsidP="00C52393">
      <w:pPr>
        <w:ind w:firstLine="0"/>
        <w:jc w:val="center"/>
        <w:rPr>
          <w:b/>
          <w:bCs/>
          <w:sz w:val="28"/>
          <w:szCs w:val="28"/>
        </w:rPr>
      </w:pPr>
    </w:p>
    <w:p w14:paraId="3A98692D" w14:textId="77777777" w:rsidR="00C52393" w:rsidRDefault="00C52393" w:rsidP="00C52393">
      <w:pPr>
        <w:ind w:firstLine="0"/>
        <w:jc w:val="center"/>
        <w:rPr>
          <w:b/>
          <w:bCs/>
          <w:sz w:val="28"/>
          <w:szCs w:val="28"/>
        </w:rPr>
      </w:pPr>
    </w:p>
    <w:p w14:paraId="4E2D11C0" w14:textId="77777777" w:rsidR="00C52393" w:rsidRDefault="007A0AB6" w:rsidP="00C52393">
      <w:pPr>
        <w:ind w:firstLine="0"/>
        <w:jc w:val="center"/>
        <w:rPr>
          <w:b/>
          <w:bCs/>
          <w:sz w:val="28"/>
          <w:szCs w:val="28"/>
        </w:rPr>
      </w:pPr>
      <w:commentRangeStart w:id="3"/>
      <w:r w:rsidRPr="00D57220">
        <w:rPr>
          <w:b/>
          <w:bCs/>
          <w:sz w:val="28"/>
          <w:szCs w:val="28"/>
        </w:rPr>
        <w:t xml:space="preserve">ADI </w:t>
      </w:r>
      <w:r w:rsidR="00ED38C3" w:rsidRPr="00D57220">
        <w:rPr>
          <w:b/>
          <w:bCs/>
          <w:sz w:val="28"/>
          <w:szCs w:val="28"/>
        </w:rPr>
        <w:t>SOYADI</w:t>
      </w:r>
    </w:p>
    <w:p w14:paraId="1DC5A73A" w14:textId="0407A909" w:rsidR="00C52393" w:rsidRDefault="00527854" w:rsidP="00C52393">
      <w:pPr>
        <w:ind w:firstLine="0"/>
        <w:jc w:val="center"/>
        <w:rPr>
          <w:b/>
          <w:bCs/>
          <w:sz w:val="28"/>
          <w:szCs w:val="28"/>
        </w:rPr>
      </w:pPr>
      <w:r w:rsidRPr="00D57220">
        <w:rPr>
          <w:b/>
          <w:bCs/>
          <w:sz w:val="28"/>
          <w:szCs w:val="28"/>
        </w:rPr>
        <w:t>ÖĞRENCİ</w:t>
      </w:r>
      <w:r w:rsidR="00ED38C3" w:rsidRPr="00D57220">
        <w:rPr>
          <w:b/>
          <w:bCs/>
          <w:sz w:val="28"/>
          <w:szCs w:val="28"/>
        </w:rPr>
        <w:t xml:space="preserve"> NO</w:t>
      </w:r>
      <w:commentRangeEnd w:id="3"/>
      <w:r w:rsidR="00B657F2">
        <w:rPr>
          <w:rStyle w:val="AklamaBavurusu"/>
        </w:rPr>
        <w:commentReference w:id="3"/>
      </w:r>
    </w:p>
    <w:p w14:paraId="34EC6EE6" w14:textId="77777777" w:rsidR="00C52393" w:rsidRDefault="00C52393" w:rsidP="00C52393">
      <w:pPr>
        <w:ind w:firstLine="0"/>
        <w:jc w:val="center"/>
        <w:rPr>
          <w:b/>
          <w:bCs/>
          <w:sz w:val="28"/>
          <w:szCs w:val="28"/>
        </w:rPr>
      </w:pPr>
    </w:p>
    <w:p w14:paraId="6D6742F8" w14:textId="77777777" w:rsidR="00C52393" w:rsidRDefault="00C52393" w:rsidP="00C52393">
      <w:pPr>
        <w:ind w:firstLine="0"/>
        <w:jc w:val="center"/>
        <w:rPr>
          <w:b/>
          <w:bCs/>
          <w:sz w:val="28"/>
          <w:szCs w:val="28"/>
        </w:rPr>
      </w:pPr>
    </w:p>
    <w:p w14:paraId="4EC1C4B3" w14:textId="77777777" w:rsidR="00C52393" w:rsidRDefault="00C52393" w:rsidP="00C52393">
      <w:pPr>
        <w:ind w:firstLine="0"/>
        <w:jc w:val="center"/>
        <w:rPr>
          <w:b/>
          <w:bCs/>
          <w:sz w:val="28"/>
          <w:szCs w:val="28"/>
        </w:rPr>
      </w:pPr>
    </w:p>
    <w:p w14:paraId="79319266" w14:textId="046FC74D" w:rsidR="00566698" w:rsidRDefault="00ED38C3" w:rsidP="00C52393">
      <w:pPr>
        <w:ind w:firstLine="0"/>
        <w:jc w:val="center"/>
        <w:rPr>
          <w:b/>
          <w:bCs/>
          <w:sz w:val="28"/>
          <w:szCs w:val="28"/>
        </w:rPr>
        <w:sectPr w:rsidR="00566698" w:rsidSect="00B66427">
          <w:footerReference w:type="even" r:id="rId12"/>
          <w:footerReference w:type="default" r:id="rId13"/>
          <w:type w:val="continuous"/>
          <w:pgSz w:w="11906" w:h="16838"/>
          <w:pgMar w:top="1701" w:right="1418" w:bottom="1701" w:left="2268" w:header="709" w:footer="709" w:gutter="0"/>
          <w:pgNumType w:fmt="lowerRoman" w:start="1"/>
          <w:cols w:space="708"/>
          <w:titlePg/>
          <w:docGrid w:linePitch="360"/>
        </w:sectPr>
      </w:pPr>
      <w:r w:rsidRPr="00D57220">
        <w:rPr>
          <w:b/>
          <w:bCs/>
          <w:sz w:val="28"/>
          <w:szCs w:val="28"/>
        </w:rPr>
        <w:t>İSTANBUL</w:t>
      </w:r>
      <w:r w:rsidR="008443B9" w:rsidRPr="00D57220">
        <w:rPr>
          <w:b/>
          <w:bCs/>
          <w:sz w:val="28"/>
          <w:szCs w:val="28"/>
        </w:rPr>
        <w:t>,</w:t>
      </w:r>
      <w:r w:rsidR="004E7EE3" w:rsidRPr="00D57220">
        <w:rPr>
          <w:b/>
          <w:bCs/>
          <w:sz w:val="28"/>
          <w:szCs w:val="28"/>
        </w:rPr>
        <w:t xml:space="preserve"> OCAK</w:t>
      </w:r>
      <w:r w:rsidR="00CF0A55" w:rsidRPr="00D57220">
        <w:rPr>
          <w:b/>
          <w:bCs/>
          <w:sz w:val="28"/>
          <w:szCs w:val="28"/>
        </w:rPr>
        <w:t xml:space="preserve"> 2</w:t>
      </w:r>
      <w:r w:rsidR="00B97EBF">
        <w:rPr>
          <w:b/>
          <w:bCs/>
          <w:sz w:val="28"/>
          <w:szCs w:val="28"/>
        </w:rPr>
        <w:t>0……</w:t>
      </w:r>
    </w:p>
    <w:p w14:paraId="46F7A3CD" w14:textId="77777777" w:rsidR="009A6358" w:rsidRPr="00CD7891" w:rsidRDefault="009A6358" w:rsidP="00CD7891">
      <w:pPr>
        <w:jc w:val="center"/>
        <w:rPr>
          <w:b/>
          <w:bCs/>
          <w:sz w:val="28"/>
          <w:szCs w:val="28"/>
        </w:rPr>
      </w:pPr>
    </w:p>
    <w:p w14:paraId="2553D4A1" w14:textId="77777777" w:rsidR="008443B9" w:rsidRPr="00CD7891" w:rsidRDefault="009A6358" w:rsidP="00CD7891">
      <w:pPr>
        <w:jc w:val="center"/>
        <w:rPr>
          <w:b/>
          <w:bCs/>
          <w:sz w:val="28"/>
          <w:szCs w:val="28"/>
        </w:rPr>
      </w:pPr>
      <w:r w:rsidRPr="00CD7891">
        <w:rPr>
          <w:b/>
          <w:bCs/>
          <w:sz w:val="28"/>
          <w:szCs w:val="28"/>
        </w:rPr>
        <w:t>T</w:t>
      </w:r>
      <w:r w:rsidR="008443B9" w:rsidRPr="00CD7891">
        <w:rPr>
          <w:b/>
          <w:bCs/>
          <w:sz w:val="28"/>
          <w:szCs w:val="28"/>
        </w:rPr>
        <w:t>.C.</w:t>
      </w:r>
    </w:p>
    <w:p w14:paraId="1C10E035" w14:textId="77777777" w:rsidR="008443B9" w:rsidRPr="00CD7891" w:rsidRDefault="008443B9" w:rsidP="00CD7891">
      <w:pPr>
        <w:jc w:val="center"/>
        <w:rPr>
          <w:b/>
          <w:bCs/>
          <w:sz w:val="28"/>
          <w:szCs w:val="28"/>
        </w:rPr>
      </w:pPr>
      <w:r w:rsidRPr="00CD7891">
        <w:rPr>
          <w:b/>
          <w:bCs/>
          <w:sz w:val="28"/>
          <w:szCs w:val="28"/>
        </w:rPr>
        <w:t>İSTANBUL YENİ YÜZYIL ÜNİVERSİTESİ</w:t>
      </w:r>
    </w:p>
    <w:p w14:paraId="4E76222D" w14:textId="2BF4520D" w:rsidR="008443B9" w:rsidRPr="00CD7891" w:rsidRDefault="00054C00" w:rsidP="00CD7891">
      <w:pPr>
        <w:jc w:val="center"/>
        <w:rPr>
          <w:b/>
          <w:bCs/>
          <w:sz w:val="28"/>
          <w:szCs w:val="28"/>
        </w:rPr>
      </w:pPr>
      <w:r>
        <w:rPr>
          <w:b/>
          <w:bCs/>
          <w:sz w:val="28"/>
          <w:szCs w:val="28"/>
        </w:rPr>
        <w:t xml:space="preserve">SOSYAL BİLİMLER </w:t>
      </w:r>
      <w:r w:rsidR="008443B9" w:rsidRPr="00CD7891">
        <w:rPr>
          <w:b/>
          <w:bCs/>
          <w:sz w:val="28"/>
          <w:szCs w:val="28"/>
        </w:rPr>
        <w:t>ENSTİTÜSÜ</w:t>
      </w:r>
    </w:p>
    <w:p w14:paraId="2509F8C8" w14:textId="447A077B" w:rsidR="008443B9" w:rsidRPr="00CD7891" w:rsidRDefault="00054C00" w:rsidP="00CD7891">
      <w:pPr>
        <w:jc w:val="center"/>
        <w:rPr>
          <w:b/>
          <w:bCs/>
          <w:sz w:val="28"/>
          <w:szCs w:val="28"/>
        </w:rPr>
      </w:pPr>
      <w:commentRangeStart w:id="4"/>
      <w:r>
        <w:rPr>
          <w:b/>
          <w:bCs/>
          <w:sz w:val="28"/>
          <w:szCs w:val="28"/>
        </w:rPr>
        <w:t>…………………………………</w:t>
      </w:r>
      <w:commentRangeEnd w:id="4"/>
      <w:r w:rsidR="00B7104F">
        <w:rPr>
          <w:b/>
          <w:bCs/>
          <w:sz w:val="28"/>
          <w:szCs w:val="28"/>
        </w:rPr>
        <w:t>……</w:t>
      </w:r>
      <w:r w:rsidR="002F5FA9">
        <w:rPr>
          <w:rStyle w:val="AklamaBavurusu"/>
        </w:rPr>
        <w:commentReference w:id="4"/>
      </w:r>
      <w:r>
        <w:rPr>
          <w:b/>
          <w:bCs/>
          <w:sz w:val="28"/>
          <w:szCs w:val="28"/>
        </w:rPr>
        <w:t xml:space="preserve"> </w:t>
      </w:r>
      <w:r w:rsidR="008443B9" w:rsidRPr="00CD7891">
        <w:rPr>
          <w:b/>
          <w:bCs/>
          <w:sz w:val="28"/>
          <w:szCs w:val="28"/>
        </w:rPr>
        <w:t>ANA</w:t>
      </w:r>
      <w:r w:rsidR="003B588B">
        <w:rPr>
          <w:b/>
          <w:bCs/>
          <w:sz w:val="28"/>
          <w:szCs w:val="28"/>
        </w:rPr>
        <w:t xml:space="preserve"> </w:t>
      </w:r>
      <w:r w:rsidR="008443B9" w:rsidRPr="00CD7891">
        <w:rPr>
          <w:b/>
          <w:bCs/>
          <w:sz w:val="28"/>
          <w:szCs w:val="28"/>
        </w:rPr>
        <w:t>BİLİM DALI</w:t>
      </w:r>
    </w:p>
    <w:p w14:paraId="4C758AF0" w14:textId="2822721B" w:rsidR="008443B9" w:rsidRDefault="00054C00" w:rsidP="00C52393">
      <w:pPr>
        <w:jc w:val="center"/>
        <w:rPr>
          <w:b/>
          <w:bCs/>
          <w:sz w:val="28"/>
          <w:szCs w:val="28"/>
        </w:rPr>
      </w:pPr>
      <w:commentRangeStart w:id="5"/>
      <w:r>
        <w:rPr>
          <w:b/>
          <w:bCs/>
          <w:sz w:val="28"/>
          <w:szCs w:val="28"/>
        </w:rPr>
        <w:t xml:space="preserve">…………………………………….. </w:t>
      </w:r>
      <w:commentRangeEnd w:id="5"/>
      <w:r w:rsidR="002F5FA9">
        <w:rPr>
          <w:rStyle w:val="AklamaBavurusu"/>
        </w:rPr>
        <w:commentReference w:id="5"/>
      </w:r>
      <w:r w:rsidR="008443B9" w:rsidRPr="00CD7891">
        <w:rPr>
          <w:b/>
          <w:bCs/>
          <w:sz w:val="28"/>
          <w:szCs w:val="28"/>
        </w:rPr>
        <w:t>BİLİM DALI</w:t>
      </w:r>
    </w:p>
    <w:p w14:paraId="4C802CA8" w14:textId="77777777" w:rsidR="00C52393" w:rsidRPr="00CD7891" w:rsidRDefault="00C52393" w:rsidP="00C52393">
      <w:pPr>
        <w:jc w:val="center"/>
        <w:rPr>
          <w:b/>
          <w:bCs/>
          <w:sz w:val="28"/>
          <w:szCs w:val="28"/>
        </w:rPr>
      </w:pPr>
    </w:p>
    <w:p w14:paraId="032E605C" w14:textId="6C3E015F" w:rsidR="008443B9" w:rsidRDefault="004D3D3D" w:rsidP="00C52393">
      <w:pPr>
        <w:jc w:val="center"/>
        <w:rPr>
          <w:b/>
          <w:bCs/>
          <w:sz w:val="28"/>
          <w:szCs w:val="28"/>
        </w:rPr>
      </w:pPr>
      <w:r w:rsidRPr="00CD7891">
        <w:rPr>
          <w:b/>
          <w:bCs/>
          <w:noProof/>
          <w:sz w:val="28"/>
          <w:szCs w:val="28"/>
          <w:lang w:bidi="ar-SA"/>
        </w:rPr>
        <w:drawing>
          <wp:inline distT="0" distB="0" distL="0" distR="0" wp14:anchorId="10026CBE" wp14:editId="48125ED5">
            <wp:extent cx="1924049" cy="1495425"/>
            <wp:effectExtent l="0" t="0" r="63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21C77946" w14:textId="77777777" w:rsidR="00C52393" w:rsidRPr="00CD7891" w:rsidRDefault="00C52393" w:rsidP="00C52393">
      <w:pPr>
        <w:jc w:val="center"/>
        <w:rPr>
          <w:b/>
          <w:bCs/>
          <w:sz w:val="28"/>
          <w:szCs w:val="28"/>
        </w:rPr>
      </w:pPr>
    </w:p>
    <w:p w14:paraId="25336B36" w14:textId="77777777" w:rsidR="008443B9" w:rsidRPr="00CD7891" w:rsidRDefault="008443B9" w:rsidP="00CD7891">
      <w:pPr>
        <w:jc w:val="center"/>
        <w:rPr>
          <w:b/>
          <w:bCs/>
          <w:sz w:val="28"/>
          <w:szCs w:val="28"/>
        </w:rPr>
      </w:pPr>
      <w:commentRangeStart w:id="6"/>
      <w:r w:rsidRPr="00CD7891">
        <w:rPr>
          <w:b/>
          <w:bCs/>
          <w:sz w:val="28"/>
          <w:szCs w:val="28"/>
        </w:rPr>
        <w:t>TEZ ADINI BU KISIMA YAZINIZ</w:t>
      </w:r>
      <w:commentRangeEnd w:id="6"/>
      <w:r w:rsidR="00B657F2">
        <w:rPr>
          <w:rStyle w:val="AklamaBavurusu"/>
        </w:rPr>
        <w:commentReference w:id="6"/>
      </w:r>
    </w:p>
    <w:p w14:paraId="0834A9E5" w14:textId="16A9F0D0" w:rsidR="00891618" w:rsidRPr="00D57220" w:rsidRDefault="00891618" w:rsidP="00891618">
      <w:pPr>
        <w:jc w:val="center"/>
        <w:rPr>
          <w:b/>
          <w:bCs/>
          <w:sz w:val="28"/>
          <w:szCs w:val="28"/>
        </w:rPr>
      </w:pPr>
      <w:r>
        <w:rPr>
          <w:b/>
          <w:bCs/>
          <w:sz w:val="28"/>
          <w:szCs w:val="28"/>
        </w:rPr>
        <w:t xml:space="preserve">TEZSİZ YÜKSEK LİSANS </w:t>
      </w:r>
      <w:r w:rsidR="00B657F2">
        <w:rPr>
          <w:b/>
          <w:bCs/>
          <w:sz w:val="28"/>
          <w:szCs w:val="28"/>
        </w:rPr>
        <w:t>MEZUNİYET</w:t>
      </w:r>
      <w:r>
        <w:rPr>
          <w:b/>
          <w:bCs/>
          <w:sz w:val="28"/>
          <w:szCs w:val="28"/>
        </w:rPr>
        <w:t xml:space="preserve"> PROJESİ</w:t>
      </w:r>
    </w:p>
    <w:p w14:paraId="7F1C0FE4" w14:textId="77777777" w:rsidR="00C52393" w:rsidRPr="00CD7891" w:rsidRDefault="00C52393" w:rsidP="00CD7891">
      <w:pPr>
        <w:jc w:val="center"/>
        <w:rPr>
          <w:b/>
          <w:bCs/>
          <w:sz w:val="28"/>
          <w:szCs w:val="28"/>
        </w:rPr>
      </w:pPr>
    </w:p>
    <w:p w14:paraId="79D55C61" w14:textId="3E6E7CFE" w:rsidR="008443B9" w:rsidRDefault="007A0AB6" w:rsidP="00C52393">
      <w:pPr>
        <w:spacing w:before="0" w:after="0" w:line="240" w:lineRule="auto"/>
        <w:jc w:val="center"/>
        <w:rPr>
          <w:b/>
          <w:bCs/>
          <w:sz w:val="28"/>
          <w:szCs w:val="28"/>
        </w:rPr>
      </w:pPr>
      <w:r>
        <w:rPr>
          <w:b/>
          <w:bCs/>
          <w:sz w:val="28"/>
          <w:szCs w:val="28"/>
        </w:rPr>
        <w:t xml:space="preserve">ADI </w:t>
      </w:r>
      <w:r w:rsidRPr="00CD7891">
        <w:rPr>
          <w:b/>
          <w:bCs/>
          <w:sz w:val="28"/>
          <w:szCs w:val="28"/>
        </w:rPr>
        <w:t>SOYADI</w:t>
      </w:r>
    </w:p>
    <w:p w14:paraId="16CF65F9" w14:textId="48D96935" w:rsidR="00C52393" w:rsidRDefault="00C52393" w:rsidP="00C52393">
      <w:pPr>
        <w:spacing w:before="0" w:after="0" w:line="240" w:lineRule="auto"/>
        <w:jc w:val="center"/>
        <w:rPr>
          <w:b/>
          <w:bCs/>
          <w:sz w:val="28"/>
          <w:szCs w:val="28"/>
        </w:rPr>
      </w:pPr>
      <w:r>
        <w:rPr>
          <w:b/>
          <w:bCs/>
          <w:sz w:val="28"/>
          <w:szCs w:val="28"/>
        </w:rPr>
        <w:t>ÖĞRENCİ N</w:t>
      </w:r>
      <w:r w:rsidR="00B97EBF">
        <w:rPr>
          <w:b/>
          <w:bCs/>
          <w:sz w:val="28"/>
          <w:szCs w:val="28"/>
        </w:rPr>
        <w:t>O</w:t>
      </w:r>
    </w:p>
    <w:p w14:paraId="5D3A7EE1" w14:textId="77777777" w:rsidR="00C52393" w:rsidRPr="00CD7891" w:rsidRDefault="00C52393" w:rsidP="0030579B">
      <w:pPr>
        <w:jc w:val="right"/>
        <w:rPr>
          <w:b/>
          <w:bCs/>
          <w:sz w:val="28"/>
          <w:szCs w:val="28"/>
        </w:rPr>
      </w:pPr>
    </w:p>
    <w:p w14:paraId="5C2D9E7D" w14:textId="77777777" w:rsidR="008443B9" w:rsidRPr="00CD7891" w:rsidRDefault="008443B9" w:rsidP="00C52393">
      <w:pPr>
        <w:spacing w:before="0" w:after="0" w:line="240" w:lineRule="auto"/>
        <w:jc w:val="center"/>
        <w:rPr>
          <w:b/>
          <w:bCs/>
          <w:sz w:val="28"/>
          <w:szCs w:val="28"/>
        </w:rPr>
      </w:pPr>
      <w:commentRangeStart w:id="7"/>
      <w:r w:rsidRPr="00CD7891">
        <w:rPr>
          <w:b/>
          <w:bCs/>
          <w:sz w:val="28"/>
          <w:szCs w:val="28"/>
        </w:rPr>
        <w:t>DANIŞMAN</w:t>
      </w:r>
      <w:commentRangeEnd w:id="7"/>
      <w:r w:rsidR="00AC3463">
        <w:rPr>
          <w:rStyle w:val="AklamaBavurusu"/>
        </w:rPr>
        <w:commentReference w:id="7"/>
      </w:r>
    </w:p>
    <w:p w14:paraId="5D2606DD" w14:textId="22D96CED" w:rsidR="008443B9" w:rsidRPr="00CD7891" w:rsidRDefault="0084628B" w:rsidP="00C52393">
      <w:pPr>
        <w:spacing w:before="0" w:after="0" w:line="240" w:lineRule="auto"/>
        <w:jc w:val="center"/>
        <w:rPr>
          <w:b/>
          <w:bCs/>
          <w:sz w:val="28"/>
          <w:szCs w:val="28"/>
        </w:rPr>
      </w:pPr>
      <w:r>
        <w:rPr>
          <w:b/>
          <w:bCs/>
          <w:sz w:val="28"/>
          <w:szCs w:val="28"/>
        </w:rPr>
        <w:t>PROF.DR.</w:t>
      </w:r>
      <w:commentRangeStart w:id="8"/>
      <w:r w:rsidR="00C52393">
        <w:rPr>
          <w:b/>
          <w:bCs/>
          <w:sz w:val="28"/>
          <w:szCs w:val="28"/>
        </w:rPr>
        <w:t xml:space="preserve"> </w:t>
      </w:r>
      <w:r w:rsidR="007A0AB6" w:rsidRPr="00CD7891">
        <w:rPr>
          <w:b/>
          <w:bCs/>
          <w:sz w:val="28"/>
          <w:szCs w:val="28"/>
        </w:rPr>
        <w:t>ADI SOYADI</w:t>
      </w:r>
      <w:commentRangeEnd w:id="8"/>
      <w:r w:rsidR="00792FB4">
        <w:rPr>
          <w:rStyle w:val="AklamaBavurusu"/>
        </w:rPr>
        <w:commentReference w:id="8"/>
      </w:r>
    </w:p>
    <w:p w14:paraId="607B45D0" w14:textId="43EED932" w:rsidR="00CD7891" w:rsidRDefault="00CD7891" w:rsidP="00CD7891">
      <w:pPr>
        <w:jc w:val="center"/>
        <w:rPr>
          <w:b/>
          <w:bCs/>
          <w:sz w:val="28"/>
          <w:szCs w:val="28"/>
        </w:rPr>
      </w:pPr>
    </w:p>
    <w:p w14:paraId="6889C613" w14:textId="77777777" w:rsidR="00CD7891" w:rsidRDefault="00CD7891" w:rsidP="00CD7891">
      <w:pPr>
        <w:jc w:val="center"/>
        <w:rPr>
          <w:b/>
          <w:bCs/>
          <w:sz w:val="28"/>
          <w:szCs w:val="28"/>
        </w:rPr>
      </w:pPr>
    </w:p>
    <w:p w14:paraId="7C1431BA" w14:textId="6A544881" w:rsidR="00CD7891" w:rsidRDefault="00527854" w:rsidP="00CD7891">
      <w:pPr>
        <w:jc w:val="center"/>
      </w:pPr>
      <w:r w:rsidRPr="00CD7891">
        <w:rPr>
          <w:b/>
          <w:bCs/>
          <w:sz w:val="28"/>
          <w:szCs w:val="28"/>
        </w:rPr>
        <w:t xml:space="preserve">İSTANBUL, </w:t>
      </w:r>
      <w:r w:rsidR="007B3B37" w:rsidRPr="00CD7891">
        <w:rPr>
          <w:b/>
          <w:bCs/>
          <w:sz w:val="28"/>
          <w:szCs w:val="28"/>
        </w:rPr>
        <w:t>OCAK 20</w:t>
      </w:r>
      <w:r w:rsidR="00B97EBF">
        <w:rPr>
          <w:b/>
          <w:bCs/>
          <w:sz w:val="28"/>
          <w:szCs w:val="28"/>
        </w:rPr>
        <w:t>……</w:t>
      </w:r>
    </w:p>
    <w:p w14:paraId="742A03E1" w14:textId="03FC2B42" w:rsidR="00CD7891" w:rsidRDefault="00CD7891" w:rsidP="00CD7891">
      <w:pPr>
        <w:ind w:firstLine="0"/>
        <w:sectPr w:rsidR="00CD7891" w:rsidSect="00566698">
          <w:pgSz w:w="11906" w:h="16838"/>
          <w:pgMar w:top="1701" w:right="1418" w:bottom="1701" w:left="2268" w:header="709" w:footer="709" w:gutter="0"/>
          <w:pgNumType w:fmt="lowerRoman" w:start="1"/>
          <w:cols w:space="708"/>
          <w:titlePg/>
          <w:docGrid w:linePitch="360"/>
        </w:sectPr>
      </w:pPr>
    </w:p>
    <w:p w14:paraId="25ABCB48" w14:textId="77777777" w:rsidR="00891618" w:rsidRPr="000C5D91" w:rsidRDefault="00891618" w:rsidP="00891618">
      <w:pPr>
        <w:pBdr>
          <w:bottom w:val="single" w:sz="18" w:space="1" w:color="auto"/>
        </w:pBdr>
        <w:spacing w:after="0" w:line="240" w:lineRule="auto"/>
        <w:ind w:left="4956" w:right="-52" w:hanging="5002"/>
        <w:rPr>
          <w:b/>
          <w:bCs/>
          <w:szCs w:val="20"/>
        </w:rPr>
      </w:pPr>
      <w:r>
        <w:rPr>
          <w:b/>
          <w:bCs/>
          <w:noProof/>
          <w:szCs w:val="20"/>
          <w:lang w:bidi="ar-SA"/>
        </w:rPr>
        <w:lastRenderedPageBreak/>
        <w:drawing>
          <wp:inline distT="0" distB="0" distL="0" distR="0" wp14:anchorId="7F69BCD4" wp14:editId="167E00BD">
            <wp:extent cx="5699125" cy="124396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9125" cy="1243965"/>
                    </a:xfrm>
                    <a:prstGeom prst="rect">
                      <a:avLst/>
                    </a:prstGeom>
                    <a:noFill/>
                    <a:ln>
                      <a:noFill/>
                    </a:ln>
                  </pic:spPr>
                </pic:pic>
              </a:graphicData>
            </a:graphic>
          </wp:inline>
        </w:drawing>
      </w:r>
    </w:p>
    <w:p w14:paraId="4EE86E68" w14:textId="4A7AF9C8" w:rsidR="00891618" w:rsidRPr="00B80E73" w:rsidRDefault="00891618" w:rsidP="00891618">
      <w:pPr>
        <w:keepNext/>
        <w:tabs>
          <w:tab w:val="left" w:pos="7885"/>
        </w:tabs>
        <w:spacing w:after="0" w:line="240" w:lineRule="auto"/>
        <w:ind w:firstLine="0"/>
        <w:outlineLvl w:val="0"/>
        <w:rPr>
          <w:bCs/>
          <w:szCs w:val="20"/>
        </w:rPr>
      </w:pPr>
    </w:p>
    <w:p w14:paraId="45E07D5F" w14:textId="0D6DC0C0" w:rsidR="00891618" w:rsidRPr="00B80E73" w:rsidRDefault="00891618" w:rsidP="00B80E73">
      <w:pPr>
        <w:pStyle w:val="KonuBal"/>
        <w:rPr>
          <w:b w:val="0"/>
          <w:sz w:val="24"/>
        </w:rPr>
      </w:pPr>
      <w:bookmarkStart w:id="9" w:name="_Toc118288855"/>
      <w:commentRangeStart w:id="10"/>
      <w:r w:rsidRPr="00B80E73">
        <w:rPr>
          <w:b w:val="0"/>
          <w:sz w:val="24"/>
        </w:rPr>
        <w:t xml:space="preserve">TEZSİZ YÜKSEK LİSANS </w:t>
      </w:r>
      <w:r w:rsidR="0084628B">
        <w:rPr>
          <w:rStyle w:val="KonuBalChar"/>
          <w:sz w:val="24"/>
        </w:rPr>
        <w:t xml:space="preserve">MEZUNİYET </w:t>
      </w:r>
      <w:r w:rsidR="00286E68">
        <w:rPr>
          <w:rStyle w:val="KonuBalChar"/>
          <w:sz w:val="24"/>
        </w:rPr>
        <w:t xml:space="preserve">PROJE ONAY BELGESİ </w:t>
      </w:r>
      <w:commentRangeEnd w:id="10"/>
      <w:r w:rsidR="00792FB4" w:rsidRPr="00B80E73">
        <w:rPr>
          <w:rStyle w:val="KonuBalChar"/>
          <w:sz w:val="24"/>
        </w:rPr>
        <w:commentReference w:id="10"/>
      </w:r>
      <w:bookmarkEnd w:id="9"/>
    </w:p>
    <w:p w14:paraId="50368D70" w14:textId="77777777" w:rsidR="00891618" w:rsidRPr="00CA53A5" w:rsidRDefault="00891618" w:rsidP="00891618">
      <w:pPr>
        <w:spacing w:after="0" w:line="240" w:lineRule="auto"/>
        <w:rPr>
          <w:sz w:val="20"/>
          <w:szCs w:val="20"/>
        </w:rPr>
      </w:pPr>
    </w:p>
    <w:p w14:paraId="57DCD90E" w14:textId="77777777" w:rsidR="00891618" w:rsidRPr="00BC71CD" w:rsidRDefault="00891618" w:rsidP="00891618">
      <w:pPr>
        <w:keepNext/>
        <w:spacing w:after="0" w:line="240" w:lineRule="auto"/>
        <w:jc w:val="center"/>
        <w:outlineLvl w:val="0"/>
        <w:rPr>
          <w:b/>
          <w:bCs/>
          <w:sz w:val="22"/>
          <w:szCs w:val="28"/>
        </w:rPr>
      </w:pPr>
      <w:r w:rsidRPr="00BC71CD">
        <w:rPr>
          <w:b/>
          <w:bCs/>
          <w:sz w:val="22"/>
          <w:szCs w:val="28"/>
        </w:rPr>
        <w:t>SOSYAL BİLİMLER ENSTİTÜSÜ MÜDÜRLÜĞÜNE</w:t>
      </w:r>
    </w:p>
    <w:p w14:paraId="706DA68B" w14:textId="4C8D943E" w:rsidR="00891618" w:rsidRPr="00BC71CD" w:rsidRDefault="003378AF" w:rsidP="00891618">
      <w:pPr>
        <w:tabs>
          <w:tab w:val="left" w:pos="-46"/>
        </w:tabs>
        <w:spacing w:line="240" w:lineRule="auto"/>
        <w:rPr>
          <w:b/>
          <w:sz w:val="20"/>
        </w:rPr>
      </w:pPr>
      <w:r w:rsidRPr="00BC71CD">
        <w:rPr>
          <w:b/>
          <w:sz w:val="20"/>
        </w:rPr>
        <w:t xml:space="preserve">Öğrenci Adı, Soyadı: </w:t>
      </w:r>
    </w:p>
    <w:p w14:paraId="399B15BD" w14:textId="5C8E9A32" w:rsidR="00891618" w:rsidRPr="00BC71CD" w:rsidRDefault="003378AF" w:rsidP="00891618">
      <w:pPr>
        <w:tabs>
          <w:tab w:val="left" w:pos="-46"/>
        </w:tabs>
        <w:spacing w:line="240" w:lineRule="auto"/>
        <w:rPr>
          <w:b/>
          <w:sz w:val="20"/>
        </w:rPr>
      </w:pPr>
      <w:r w:rsidRPr="00BC71CD">
        <w:rPr>
          <w:b/>
          <w:sz w:val="20"/>
        </w:rPr>
        <w:t>Numarası</w:t>
      </w:r>
      <w:r>
        <w:rPr>
          <w:b/>
          <w:sz w:val="20"/>
        </w:rPr>
        <w:t xml:space="preserve">         </w:t>
      </w:r>
      <w:r w:rsidR="00891618" w:rsidRPr="00BC71CD">
        <w:rPr>
          <w:b/>
          <w:sz w:val="20"/>
        </w:rPr>
        <w:t>:</w:t>
      </w:r>
    </w:p>
    <w:p w14:paraId="48D461CC" w14:textId="77777777" w:rsidR="00891618" w:rsidRPr="00BC71CD" w:rsidRDefault="00891618" w:rsidP="00891618">
      <w:pPr>
        <w:tabs>
          <w:tab w:val="left" w:pos="-46"/>
        </w:tabs>
        <w:spacing w:after="0" w:line="240" w:lineRule="auto"/>
        <w:rPr>
          <w:b/>
          <w:bCs/>
          <w:sz w:val="20"/>
        </w:rPr>
      </w:pPr>
      <w:r w:rsidRPr="00BC71CD">
        <w:rPr>
          <w:b/>
          <w:bCs/>
          <w:sz w:val="20"/>
          <w:u w:val="single"/>
        </w:rPr>
        <w:t>TC Kimlik No  :</w:t>
      </w:r>
      <w:r w:rsidRPr="00BC71CD">
        <w:rPr>
          <w:b/>
          <w:bCs/>
          <w:sz w:val="20"/>
        </w:rPr>
        <w:t>...........................................................................................</w:t>
      </w:r>
    </w:p>
    <w:p w14:paraId="16B8BD7B" w14:textId="77777777" w:rsidR="00891618" w:rsidRPr="00BC71CD" w:rsidRDefault="00891618" w:rsidP="00891618">
      <w:pPr>
        <w:tabs>
          <w:tab w:val="left" w:pos="-46"/>
        </w:tabs>
        <w:spacing w:after="0" w:line="240" w:lineRule="auto"/>
        <w:rPr>
          <w:b/>
          <w:bCs/>
          <w:sz w:val="20"/>
          <w:u w:val="single"/>
        </w:rPr>
      </w:pPr>
      <w:r w:rsidRPr="00BC71CD">
        <w:rPr>
          <w:b/>
          <w:bCs/>
          <w:sz w:val="20"/>
          <w:u w:val="single"/>
        </w:rPr>
        <w:t xml:space="preserve"> </w:t>
      </w:r>
    </w:p>
    <w:p w14:paraId="4849E084" w14:textId="77777777" w:rsidR="00891618" w:rsidRPr="00BC71CD" w:rsidRDefault="00891618" w:rsidP="00891618">
      <w:pPr>
        <w:tabs>
          <w:tab w:val="left" w:pos="-46"/>
        </w:tabs>
        <w:spacing w:after="0" w:line="240" w:lineRule="auto"/>
        <w:rPr>
          <w:b/>
          <w:bCs/>
          <w:sz w:val="20"/>
        </w:rPr>
      </w:pPr>
      <w:r w:rsidRPr="00BC71CD">
        <w:rPr>
          <w:b/>
          <w:bCs/>
          <w:sz w:val="20"/>
          <w:u w:val="single"/>
        </w:rPr>
        <w:t>Telefon:</w:t>
      </w:r>
      <w:r w:rsidRPr="00BC71CD">
        <w:rPr>
          <w:b/>
          <w:bCs/>
          <w:sz w:val="20"/>
        </w:rPr>
        <w:t xml:space="preserve"> </w:t>
      </w:r>
      <w:r w:rsidRPr="00BC71CD">
        <w:rPr>
          <w:b/>
          <w:bCs/>
          <w:sz w:val="20"/>
        </w:rPr>
        <w:tab/>
        <w:t>: ………………………………………………………..</w:t>
      </w:r>
    </w:p>
    <w:p w14:paraId="5536F0B5" w14:textId="77777777" w:rsidR="00891618" w:rsidRPr="00BC71CD" w:rsidRDefault="00891618" w:rsidP="00891618">
      <w:pPr>
        <w:tabs>
          <w:tab w:val="left" w:pos="-46"/>
        </w:tabs>
        <w:spacing w:after="0" w:line="240" w:lineRule="auto"/>
        <w:rPr>
          <w:b/>
          <w:bCs/>
          <w:sz w:val="20"/>
        </w:rPr>
      </w:pPr>
    </w:p>
    <w:p w14:paraId="37BD37E8" w14:textId="77777777" w:rsidR="00891618" w:rsidRPr="00BC71CD" w:rsidRDefault="00891618" w:rsidP="00891618">
      <w:pPr>
        <w:tabs>
          <w:tab w:val="left" w:pos="-46"/>
        </w:tabs>
        <w:spacing w:after="0" w:line="240" w:lineRule="auto"/>
        <w:rPr>
          <w:b/>
          <w:bCs/>
          <w:sz w:val="20"/>
        </w:rPr>
      </w:pPr>
      <w:r w:rsidRPr="00BC71CD">
        <w:rPr>
          <w:b/>
          <w:bCs/>
          <w:sz w:val="20"/>
          <w:u w:val="single"/>
        </w:rPr>
        <w:t>E-posta:</w:t>
      </w:r>
      <w:r w:rsidRPr="00BC71CD">
        <w:rPr>
          <w:b/>
          <w:bCs/>
          <w:sz w:val="20"/>
        </w:rPr>
        <w:tab/>
        <w:t>: .........................................................@..............................</w:t>
      </w:r>
    </w:p>
    <w:p w14:paraId="71168530" w14:textId="77777777" w:rsidR="00891618" w:rsidRPr="00BC71CD" w:rsidRDefault="00891618" w:rsidP="00891618">
      <w:pPr>
        <w:tabs>
          <w:tab w:val="left" w:pos="-46"/>
        </w:tabs>
        <w:spacing w:after="0" w:line="240" w:lineRule="auto"/>
        <w:rPr>
          <w:b/>
          <w:bCs/>
          <w:sz w:val="20"/>
        </w:rPr>
      </w:pPr>
    </w:p>
    <w:p w14:paraId="08006E57" w14:textId="77777777" w:rsidR="00891618" w:rsidRPr="00BC71CD" w:rsidRDefault="00891618" w:rsidP="00891618">
      <w:pPr>
        <w:tabs>
          <w:tab w:val="left" w:pos="-46"/>
        </w:tabs>
        <w:spacing w:after="0" w:line="240" w:lineRule="auto"/>
        <w:rPr>
          <w:b/>
          <w:bCs/>
          <w:sz w:val="20"/>
        </w:rPr>
      </w:pPr>
      <w:r w:rsidRPr="00BC71CD">
        <w:rPr>
          <w:b/>
          <w:bCs/>
          <w:sz w:val="20"/>
        </w:rPr>
        <w:t xml:space="preserve">Ders Durumu: </w:t>
      </w:r>
      <w:r w:rsidRPr="00BC71CD">
        <w:rPr>
          <w:b/>
          <w:bCs/>
          <w:noProof/>
          <w:sz w:val="20"/>
          <w:lang w:bidi="ar-SA"/>
        </w:rPr>
        <w:drawing>
          <wp:inline distT="0" distB="0" distL="0" distR="0" wp14:anchorId="7AEEFF8A" wp14:editId="3DCE49C5">
            <wp:extent cx="164465" cy="152400"/>
            <wp:effectExtent l="0" t="0" r="6985"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465" cy="152400"/>
                    </a:xfrm>
                    <a:prstGeom prst="rect">
                      <a:avLst/>
                    </a:prstGeom>
                    <a:noFill/>
                  </pic:spPr>
                </pic:pic>
              </a:graphicData>
            </a:graphic>
          </wp:inline>
        </w:drawing>
      </w:r>
      <w:r w:rsidRPr="00BC71CD">
        <w:rPr>
          <w:b/>
          <w:bCs/>
          <w:sz w:val="20"/>
        </w:rPr>
        <w:t xml:space="preserve"> Tamamlandı</w:t>
      </w:r>
    </w:p>
    <w:p w14:paraId="1395A24D" w14:textId="77777777" w:rsidR="00891618" w:rsidRPr="00BC71CD" w:rsidRDefault="00891618" w:rsidP="00891618">
      <w:pPr>
        <w:tabs>
          <w:tab w:val="left" w:pos="-46"/>
        </w:tabs>
        <w:spacing w:after="0" w:line="240" w:lineRule="auto"/>
        <w:rPr>
          <w:b/>
          <w:bCs/>
          <w:sz w:val="20"/>
        </w:rPr>
      </w:pPr>
      <w:r w:rsidRPr="00BC71CD">
        <w:rPr>
          <w:b/>
          <w:bCs/>
          <w:sz w:val="20"/>
        </w:rPr>
        <w:t xml:space="preserve">                          </w:t>
      </w:r>
      <w:r w:rsidRPr="00BC71CD">
        <w:rPr>
          <w:b/>
          <w:bCs/>
          <w:noProof/>
          <w:sz w:val="20"/>
          <w:lang w:bidi="ar-SA"/>
        </w:rPr>
        <w:drawing>
          <wp:inline distT="0" distB="0" distL="0" distR="0" wp14:anchorId="2DF0CF21" wp14:editId="0A46E02F">
            <wp:extent cx="164465" cy="152400"/>
            <wp:effectExtent l="0" t="0" r="6985"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465" cy="152400"/>
                    </a:xfrm>
                    <a:prstGeom prst="rect">
                      <a:avLst/>
                    </a:prstGeom>
                    <a:noFill/>
                  </pic:spPr>
                </pic:pic>
              </a:graphicData>
            </a:graphic>
          </wp:inline>
        </w:drawing>
      </w:r>
      <w:r w:rsidRPr="00BC71CD">
        <w:rPr>
          <w:b/>
          <w:bCs/>
          <w:sz w:val="20"/>
        </w:rPr>
        <w:t>Tamamlanmadı</w:t>
      </w:r>
    </w:p>
    <w:p w14:paraId="43A301DB" w14:textId="77777777" w:rsidR="00891618" w:rsidRPr="00BC71CD" w:rsidRDefault="00891618" w:rsidP="00891618">
      <w:pPr>
        <w:pBdr>
          <w:bottom w:val="single" w:sz="12" w:space="1" w:color="auto"/>
        </w:pBdr>
        <w:spacing w:after="0" w:line="240" w:lineRule="auto"/>
        <w:ind w:firstLine="0"/>
        <w:rPr>
          <w:sz w:val="20"/>
        </w:rPr>
      </w:pPr>
    </w:p>
    <w:p w14:paraId="5F8AF5AA" w14:textId="77777777" w:rsidR="00891618" w:rsidRPr="00BC71CD" w:rsidRDefault="00891618" w:rsidP="00891618">
      <w:pPr>
        <w:tabs>
          <w:tab w:val="left" w:pos="-46"/>
        </w:tabs>
        <w:spacing w:after="0" w:line="240" w:lineRule="auto"/>
        <w:ind w:right="408"/>
        <w:rPr>
          <w:sz w:val="20"/>
        </w:rPr>
      </w:pPr>
    </w:p>
    <w:p w14:paraId="70FF630E" w14:textId="165DFBFE" w:rsidR="00891618" w:rsidRPr="00BC71CD" w:rsidRDefault="00891618" w:rsidP="00891618">
      <w:pPr>
        <w:spacing w:after="0" w:line="240" w:lineRule="auto"/>
        <w:rPr>
          <w:b/>
          <w:bCs/>
          <w:sz w:val="20"/>
        </w:rPr>
      </w:pPr>
      <w:r w:rsidRPr="00BC71CD">
        <w:rPr>
          <w:b/>
          <w:bCs/>
          <w:sz w:val="20"/>
        </w:rPr>
        <w:t>PROJE KONUSU</w:t>
      </w:r>
    </w:p>
    <w:p w14:paraId="5FAC8CAC" w14:textId="77777777" w:rsidR="000F2AA9" w:rsidRDefault="00891618" w:rsidP="00891618">
      <w:pPr>
        <w:spacing w:after="0" w:line="240" w:lineRule="auto"/>
        <w:rPr>
          <w:b/>
          <w:bCs/>
          <w:sz w:val="22"/>
          <w:szCs w:val="28"/>
        </w:rPr>
      </w:pPr>
      <w:r w:rsidRPr="000F2AA9">
        <w:rPr>
          <w:b/>
          <w:bCs/>
          <w:sz w:val="22"/>
          <w:szCs w:val="28"/>
        </w:rPr>
        <w:t>……………………………………………………………………………………………………</w:t>
      </w:r>
    </w:p>
    <w:p w14:paraId="2A49E73B" w14:textId="77777777" w:rsidR="000F2AA9" w:rsidRDefault="000F2AA9" w:rsidP="00891618">
      <w:pPr>
        <w:spacing w:after="0" w:line="240" w:lineRule="auto"/>
        <w:rPr>
          <w:b/>
          <w:bCs/>
          <w:sz w:val="22"/>
          <w:szCs w:val="28"/>
        </w:rPr>
      </w:pPr>
    </w:p>
    <w:p w14:paraId="10880A4C" w14:textId="799D8024" w:rsidR="00891618" w:rsidRPr="000F2AA9" w:rsidRDefault="00891618" w:rsidP="00891618">
      <w:pPr>
        <w:spacing w:after="0" w:line="240" w:lineRule="auto"/>
        <w:rPr>
          <w:b/>
          <w:bCs/>
          <w:sz w:val="22"/>
          <w:szCs w:val="28"/>
        </w:rPr>
      </w:pPr>
      <w:r w:rsidRPr="000F2AA9">
        <w:rPr>
          <w:b/>
          <w:bCs/>
          <w:sz w:val="22"/>
          <w:szCs w:val="28"/>
        </w:rPr>
        <w:t>…………………………………………………………………………………………………..</w:t>
      </w:r>
    </w:p>
    <w:p w14:paraId="5D63B9F3" w14:textId="77777777" w:rsidR="00891618" w:rsidRPr="00BC71CD" w:rsidRDefault="00891618" w:rsidP="00891618">
      <w:pPr>
        <w:pBdr>
          <w:bottom w:val="single" w:sz="12" w:space="1" w:color="auto"/>
        </w:pBdr>
        <w:spacing w:after="0" w:line="240" w:lineRule="auto"/>
        <w:rPr>
          <w:sz w:val="20"/>
        </w:rPr>
      </w:pPr>
    </w:p>
    <w:p w14:paraId="35263E94" w14:textId="50F0B6CE" w:rsidR="00891618" w:rsidRPr="00BC71CD" w:rsidRDefault="000F2AA9" w:rsidP="00891618">
      <w:pPr>
        <w:tabs>
          <w:tab w:val="left" w:pos="3801"/>
        </w:tabs>
        <w:spacing w:after="0" w:line="240" w:lineRule="auto"/>
        <w:jc w:val="center"/>
        <w:rPr>
          <w:b/>
          <w:sz w:val="20"/>
        </w:rPr>
      </w:pPr>
      <w:r>
        <w:rPr>
          <w:b/>
          <w:sz w:val="20"/>
        </w:rPr>
        <w:t xml:space="preserve">PROJE </w:t>
      </w:r>
      <w:r w:rsidR="00891618" w:rsidRPr="00BC71CD">
        <w:rPr>
          <w:b/>
          <w:sz w:val="20"/>
        </w:rPr>
        <w:t>DEĞERLENDİRME</w:t>
      </w:r>
    </w:p>
    <w:p w14:paraId="173B8391" w14:textId="77777777" w:rsidR="00891618" w:rsidRPr="00BC71CD" w:rsidRDefault="00891618" w:rsidP="00891618">
      <w:pPr>
        <w:tabs>
          <w:tab w:val="left" w:pos="3801"/>
        </w:tabs>
        <w:spacing w:after="0" w:line="240" w:lineRule="auto"/>
        <w:jc w:val="center"/>
        <w:rPr>
          <w:b/>
          <w:sz w:val="20"/>
        </w:rPr>
      </w:pPr>
    </w:p>
    <w:p w14:paraId="6133164F" w14:textId="09A64CA4" w:rsidR="00891618" w:rsidRPr="00BC71CD" w:rsidRDefault="00891618" w:rsidP="00891618">
      <w:pPr>
        <w:spacing w:after="0" w:line="240" w:lineRule="auto"/>
        <w:rPr>
          <w:sz w:val="20"/>
        </w:rPr>
      </w:pPr>
      <w:r w:rsidRPr="00BC71CD">
        <w:rPr>
          <w:b/>
          <w:sz w:val="20"/>
        </w:rPr>
        <w:t xml:space="preserve">Danışmanlığı tarafımca yürütülen ve yukarıda ilgili bilgileri yer alan </w:t>
      </w:r>
      <w:r w:rsidR="00C14DE4">
        <w:rPr>
          <w:b/>
          <w:sz w:val="20"/>
        </w:rPr>
        <w:t xml:space="preserve">mezuniyet </w:t>
      </w:r>
      <w:r w:rsidR="00C14DE4" w:rsidRPr="00BC71CD">
        <w:rPr>
          <w:b/>
          <w:sz w:val="20"/>
        </w:rPr>
        <w:t>projesi</w:t>
      </w:r>
      <w:r w:rsidRPr="00BC71CD">
        <w:rPr>
          <w:b/>
          <w:sz w:val="20"/>
        </w:rPr>
        <w:t xml:space="preserve"> tarafımca değerlendirilmiş ve </w:t>
      </w:r>
      <w:r w:rsidRPr="00BC71CD">
        <w:rPr>
          <w:b/>
          <w:noProof/>
          <w:sz w:val="20"/>
          <w:lang w:bidi="ar-SA"/>
        </w:rPr>
        <w:drawing>
          <wp:inline distT="0" distB="0" distL="0" distR="0" wp14:anchorId="5C133195" wp14:editId="6761F80B">
            <wp:extent cx="164465" cy="152400"/>
            <wp:effectExtent l="0" t="0" r="6985"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465" cy="152400"/>
                    </a:xfrm>
                    <a:prstGeom prst="rect">
                      <a:avLst/>
                    </a:prstGeom>
                    <a:noFill/>
                  </pic:spPr>
                </pic:pic>
              </a:graphicData>
            </a:graphic>
          </wp:inline>
        </w:drawing>
      </w:r>
      <w:r w:rsidRPr="00BC71CD">
        <w:rPr>
          <w:b/>
          <w:bCs/>
          <w:sz w:val="20"/>
        </w:rPr>
        <w:t>Başarılı</w:t>
      </w:r>
      <w:r w:rsidRPr="00BC71CD">
        <w:rPr>
          <w:sz w:val="20"/>
        </w:rPr>
        <w:t xml:space="preserve"> /</w:t>
      </w:r>
      <w:r w:rsidRPr="00BC71CD">
        <w:rPr>
          <w:noProof/>
          <w:sz w:val="20"/>
          <w:lang w:bidi="ar-SA"/>
        </w:rPr>
        <w:drawing>
          <wp:inline distT="0" distB="0" distL="0" distR="0" wp14:anchorId="3475B2CF" wp14:editId="22598FDC">
            <wp:extent cx="164465" cy="152400"/>
            <wp:effectExtent l="0" t="0" r="6985"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465" cy="152400"/>
                    </a:xfrm>
                    <a:prstGeom prst="rect">
                      <a:avLst/>
                    </a:prstGeom>
                    <a:noFill/>
                  </pic:spPr>
                </pic:pic>
              </a:graphicData>
            </a:graphic>
          </wp:inline>
        </w:drawing>
      </w:r>
      <w:r w:rsidRPr="00BC71CD">
        <w:rPr>
          <w:b/>
          <w:sz w:val="20"/>
        </w:rPr>
        <w:t>düzeltilmesi</w:t>
      </w:r>
      <w:r w:rsidRPr="00BC71CD">
        <w:rPr>
          <w:sz w:val="20"/>
        </w:rPr>
        <w:t xml:space="preserve"> / </w:t>
      </w:r>
      <w:r w:rsidRPr="00BC71CD">
        <w:rPr>
          <w:noProof/>
          <w:sz w:val="20"/>
          <w:lang w:bidi="ar-SA"/>
        </w:rPr>
        <w:drawing>
          <wp:inline distT="0" distB="0" distL="0" distR="0" wp14:anchorId="60F0AA89" wp14:editId="0BCB2BC7">
            <wp:extent cx="164465" cy="152400"/>
            <wp:effectExtent l="0" t="0" r="6985"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465" cy="152400"/>
                    </a:xfrm>
                    <a:prstGeom prst="rect">
                      <a:avLst/>
                    </a:prstGeom>
                    <a:noFill/>
                  </pic:spPr>
                </pic:pic>
              </a:graphicData>
            </a:graphic>
          </wp:inline>
        </w:drawing>
      </w:r>
      <w:r w:rsidRPr="00BC71CD">
        <w:rPr>
          <w:b/>
          <w:bCs/>
          <w:sz w:val="20"/>
        </w:rPr>
        <w:t>Başarısız</w:t>
      </w:r>
      <w:r w:rsidRPr="00BC71CD">
        <w:rPr>
          <w:b/>
          <w:sz w:val="20"/>
        </w:rPr>
        <w:t xml:space="preserve"> hususunda kanaat getirilmiştir. </w:t>
      </w:r>
      <w:r w:rsidRPr="00BC71CD">
        <w:rPr>
          <w:sz w:val="20"/>
        </w:rPr>
        <w:t xml:space="preserve"> </w:t>
      </w:r>
    </w:p>
    <w:p w14:paraId="11C71C76" w14:textId="77777777" w:rsidR="00891618" w:rsidRPr="00BC71CD" w:rsidRDefault="00891618" w:rsidP="00891618">
      <w:pPr>
        <w:spacing w:line="240" w:lineRule="auto"/>
        <w:rPr>
          <w:sz w:val="20"/>
        </w:rPr>
      </w:pPr>
    </w:p>
    <w:p w14:paraId="1E9B8BF3" w14:textId="77777777" w:rsidR="00891618" w:rsidRPr="00BC71CD" w:rsidRDefault="00891618" w:rsidP="00891618">
      <w:pPr>
        <w:spacing w:line="240" w:lineRule="auto"/>
        <w:rPr>
          <w:sz w:val="20"/>
        </w:rPr>
      </w:pPr>
      <w:r w:rsidRPr="00BC71CD">
        <w:rPr>
          <w:sz w:val="20"/>
        </w:rPr>
        <w:tab/>
        <w:t xml:space="preserve">Proje Danışmanının Adı-Soyadı/İmzası                                                                               </w:t>
      </w:r>
    </w:p>
    <w:p w14:paraId="50549BC7" w14:textId="0E051F6F" w:rsidR="00891618" w:rsidRDefault="00C14DE4" w:rsidP="00891618">
      <w:pPr>
        <w:tabs>
          <w:tab w:val="left" w:pos="6011"/>
        </w:tabs>
        <w:spacing w:line="240" w:lineRule="auto"/>
        <w:jc w:val="left"/>
        <w:rPr>
          <w:sz w:val="20"/>
        </w:rPr>
      </w:pPr>
      <w:r>
        <w:rPr>
          <w:sz w:val="20"/>
        </w:rPr>
        <w:t xml:space="preserve">              </w:t>
      </w:r>
      <w:r w:rsidR="00891618" w:rsidRPr="00BC71CD">
        <w:rPr>
          <w:sz w:val="20"/>
        </w:rPr>
        <w:t>........./........./20....</w:t>
      </w:r>
    </w:p>
    <w:p w14:paraId="58E90B77" w14:textId="77777777" w:rsidR="00891618" w:rsidRDefault="00891618" w:rsidP="00891618">
      <w:pPr>
        <w:tabs>
          <w:tab w:val="left" w:pos="6011"/>
        </w:tabs>
        <w:spacing w:line="240" w:lineRule="auto"/>
        <w:ind w:firstLine="0"/>
        <w:jc w:val="left"/>
        <w:rPr>
          <w:sz w:val="20"/>
        </w:rPr>
        <w:sectPr w:rsidR="00891618" w:rsidSect="005A46C3">
          <w:footerReference w:type="default" r:id="rId16"/>
          <w:footerReference w:type="first" r:id="rId17"/>
          <w:pgSz w:w="11906" w:h="16838"/>
          <w:pgMar w:top="1418" w:right="1418" w:bottom="1418" w:left="1418" w:header="709" w:footer="709"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pgNumType w:fmt="lowerRoman" w:start="1"/>
          <w:cols w:space="708"/>
          <w:docGrid w:linePitch="360"/>
        </w:sectPr>
      </w:pPr>
    </w:p>
    <w:p w14:paraId="739DEAAA" w14:textId="6D5EF6C9" w:rsidR="00A741C5" w:rsidRDefault="00C466FC" w:rsidP="00C466FC">
      <w:pPr>
        <w:jc w:val="center"/>
      </w:pPr>
      <w:r w:rsidRPr="00D57220">
        <w:rPr>
          <w:b/>
          <w:bCs/>
          <w:noProof/>
          <w:sz w:val="28"/>
          <w:szCs w:val="28"/>
          <w:lang w:bidi="ar-SA"/>
        </w:rPr>
        <w:lastRenderedPageBreak/>
        <w:drawing>
          <wp:inline distT="0" distB="0" distL="0" distR="0" wp14:anchorId="64FFFC7C" wp14:editId="4FD87CEE">
            <wp:extent cx="1924049" cy="1495425"/>
            <wp:effectExtent l="0" t="0" r="635"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24049" cy="1495425"/>
                    </a:xfrm>
                    <a:prstGeom prst="rect">
                      <a:avLst/>
                    </a:prstGeom>
                    <a:noFill/>
                  </pic:spPr>
                </pic:pic>
              </a:graphicData>
            </a:graphic>
          </wp:inline>
        </w:drawing>
      </w:r>
    </w:p>
    <w:p w14:paraId="0C40822F" w14:textId="77777777" w:rsidR="0008105D" w:rsidRPr="00C466FC" w:rsidRDefault="002E1C01" w:rsidP="00C466FC">
      <w:pPr>
        <w:jc w:val="center"/>
        <w:rPr>
          <w:b/>
          <w:sz w:val="28"/>
          <w:szCs w:val="28"/>
        </w:rPr>
      </w:pPr>
      <w:r w:rsidRPr="00C466FC">
        <w:rPr>
          <w:b/>
          <w:sz w:val="28"/>
          <w:szCs w:val="28"/>
        </w:rPr>
        <w:t>T.C</w:t>
      </w:r>
      <w:r w:rsidR="0008105D" w:rsidRPr="00C466FC">
        <w:rPr>
          <w:b/>
          <w:sz w:val="28"/>
          <w:szCs w:val="28"/>
        </w:rPr>
        <w:t>.</w:t>
      </w:r>
    </w:p>
    <w:p w14:paraId="1B5E93B1" w14:textId="77777777" w:rsidR="00A741C5" w:rsidRPr="00C466FC" w:rsidRDefault="00A741C5" w:rsidP="00C466FC">
      <w:pPr>
        <w:jc w:val="center"/>
        <w:rPr>
          <w:b/>
          <w:sz w:val="28"/>
          <w:szCs w:val="28"/>
        </w:rPr>
      </w:pPr>
      <w:r w:rsidRPr="00C466FC">
        <w:rPr>
          <w:b/>
          <w:sz w:val="28"/>
          <w:szCs w:val="28"/>
        </w:rPr>
        <w:t>İSTANBUL YENİ YÜZYIL ÜNİVERSİTESİ</w:t>
      </w:r>
    </w:p>
    <w:p w14:paraId="1654AC05" w14:textId="77777777" w:rsidR="00A741C5" w:rsidRPr="00C466FC" w:rsidRDefault="00A741C5" w:rsidP="00C466FC">
      <w:pPr>
        <w:jc w:val="center"/>
        <w:rPr>
          <w:b/>
          <w:sz w:val="28"/>
          <w:szCs w:val="28"/>
        </w:rPr>
      </w:pPr>
      <w:r w:rsidRPr="00C466FC">
        <w:rPr>
          <w:b/>
          <w:sz w:val="28"/>
          <w:szCs w:val="28"/>
        </w:rPr>
        <w:t>SOSYAL BİLİMLER ENSTİTÜSÜ</w:t>
      </w:r>
    </w:p>
    <w:p w14:paraId="4957F091" w14:textId="77777777" w:rsidR="00A741C5" w:rsidRPr="00C466FC" w:rsidRDefault="00DB35E9" w:rsidP="00C466FC">
      <w:pPr>
        <w:jc w:val="center"/>
        <w:rPr>
          <w:b/>
          <w:bCs/>
          <w:sz w:val="28"/>
          <w:szCs w:val="28"/>
        </w:rPr>
      </w:pPr>
      <w:commentRangeStart w:id="11"/>
      <w:r w:rsidRPr="00C466FC">
        <w:rPr>
          <w:b/>
          <w:bCs/>
          <w:sz w:val="28"/>
          <w:szCs w:val="28"/>
        </w:rPr>
        <w:t>……………………………………………………………</w:t>
      </w:r>
      <w:commentRangeEnd w:id="11"/>
      <w:r w:rsidR="009114DD">
        <w:rPr>
          <w:rStyle w:val="AklamaBavurusu"/>
        </w:rPr>
        <w:commentReference w:id="11"/>
      </w:r>
    </w:p>
    <w:p w14:paraId="78BF245B" w14:textId="2E40082A" w:rsidR="00C466FC" w:rsidRPr="00C466FC" w:rsidRDefault="009114DD" w:rsidP="00C466FC">
      <w:pPr>
        <w:jc w:val="center"/>
        <w:rPr>
          <w:b/>
          <w:bCs/>
          <w:sz w:val="28"/>
          <w:szCs w:val="28"/>
        </w:rPr>
      </w:pPr>
      <w:r>
        <w:rPr>
          <w:b/>
          <w:bCs/>
          <w:sz w:val="28"/>
          <w:szCs w:val="28"/>
        </w:rPr>
        <w:t>TEZSİZ</w:t>
      </w:r>
      <w:r w:rsidR="00A741C5" w:rsidRPr="00C466FC">
        <w:rPr>
          <w:b/>
          <w:bCs/>
          <w:sz w:val="28"/>
          <w:szCs w:val="28"/>
        </w:rPr>
        <w:t xml:space="preserve"> YÜKSEK LİSANS PROGRAMI</w:t>
      </w:r>
    </w:p>
    <w:p w14:paraId="4DB4BFB8" w14:textId="63957BE6" w:rsidR="00A741C5" w:rsidRPr="00C466FC" w:rsidRDefault="00300F30" w:rsidP="00C466FC">
      <w:pPr>
        <w:pStyle w:val="KonuBal"/>
      </w:pPr>
      <w:bookmarkStart w:id="12" w:name="_Toc118288856"/>
      <w:r w:rsidRPr="00C466FC">
        <w:t>ETİK BEYAN</w:t>
      </w:r>
      <w:bookmarkEnd w:id="12"/>
    </w:p>
    <w:p w14:paraId="2A2BD5E7" w14:textId="68D7C344" w:rsidR="00A741C5" w:rsidRPr="00300F30" w:rsidRDefault="00300F30" w:rsidP="00D57220">
      <w:r w:rsidRPr="00300F30">
        <w:t xml:space="preserve">İstanbul Yeni Yüzyıl Üniversitesi </w:t>
      </w:r>
      <w:r>
        <w:t>Sosyal Bilimler</w:t>
      </w:r>
      <w:r w:rsidRPr="00300F30">
        <w:t xml:space="preserve"> Enstitüsü </w:t>
      </w:r>
      <w:r w:rsidR="009114DD">
        <w:t xml:space="preserve">Tezsiz Yüksek Lisans Mezuniyet Projesi </w:t>
      </w:r>
      <w:r w:rsidRPr="00300F30">
        <w:t xml:space="preserve">Yazım Kurallarına uygun olarak hazırladığım bu </w:t>
      </w:r>
      <w:r w:rsidR="009114DD">
        <w:t>proje</w:t>
      </w:r>
      <w:r w:rsidRPr="00300F30">
        <w:t xml:space="preserve"> çalışmasında; </w:t>
      </w:r>
    </w:p>
    <w:p w14:paraId="0268A68F" w14:textId="5E15BAF5" w:rsidR="00B66427" w:rsidRDefault="009114DD" w:rsidP="0081611B">
      <w:pPr>
        <w:pStyle w:val="ListeParagraf"/>
        <w:numPr>
          <w:ilvl w:val="0"/>
          <w:numId w:val="3"/>
        </w:numPr>
      </w:pPr>
      <w:r>
        <w:t>Proje</w:t>
      </w:r>
      <w:r w:rsidR="00300F30" w:rsidRPr="00300F30">
        <w:t xml:space="preserve"> içinde sunduğum verileri, bilgileri ve dokümanları akademik ve etik kurallar çerçevesinde elde ettiğimi, </w:t>
      </w:r>
    </w:p>
    <w:p w14:paraId="69F42533" w14:textId="314D6D58" w:rsidR="00300F30" w:rsidRPr="00300F30" w:rsidRDefault="00300F30" w:rsidP="0081611B">
      <w:pPr>
        <w:pStyle w:val="ListeParagraf"/>
        <w:numPr>
          <w:ilvl w:val="0"/>
          <w:numId w:val="3"/>
        </w:numPr>
      </w:pPr>
      <w:r w:rsidRPr="00300F30">
        <w:t xml:space="preserve">Tüm bilgi, </w:t>
      </w:r>
      <w:r w:rsidRPr="00B66427">
        <w:t>belge</w:t>
      </w:r>
      <w:r w:rsidRPr="00300F30">
        <w:t xml:space="preserve">, değerlendirme ve sonuçları bilimsel </w:t>
      </w:r>
      <w:r w:rsidRPr="00B66427">
        <w:t>etik</w:t>
      </w:r>
      <w:r w:rsidRPr="00300F30">
        <w:t xml:space="preserve"> ve ahlak kurallarına uygun olarak sunduğumu,</w:t>
      </w:r>
    </w:p>
    <w:p w14:paraId="564402D9" w14:textId="6D237A02" w:rsidR="00300F30" w:rsidRPr="00300F30" w:rsidRDefault="009114DD" w:rsidP="0081611B">
      <w:pPr>
        <w:pStyle w:val="ListeParagraf"/>
        <w:numPr>
          <w:ilvl w:val="0"/>
          <w:numId w:val="3"/>
        </w:numPr>
      </w:pPr>
      <w:r>
        <w:t xml:space="preserve">Proje </w:t>
      </w:r>
      <w:r w:rsidR="00300F30" w:rsidRPr="00300F30">
        <w:t>çalışmasında yararlandığım eserlerin tümüne uygun atıfta bulunarak kaynak gösterdiğimi,</w:t>
      </w:r>
    </w:p>
    <w:p w14:paraId="0A2E1933" w14:textId="77777777" w:rsidR="00300F30" w:rsidRPr="00300F30" w:rsidRDefault="00300F30" w:rsidP="0081611B">
      <w:pPr>
        <w:pStyle w:val="ListeParagraf"/>
        <w:numPr>
          <w:ilvl w:val="0"/>
          <w:numId w:val="3"/>
        </w:numPr>
      </w:pPr>
      <w:r w:rsidRPr="00300F30">
        <w:t>Kullanılan verilerde herhangi bir değişiklik yapmadığımı,</w:t>
      </w:r>
    </w:p>
    <w:p w14:paraId="25896F41" w14:textId="4E455CB3" w:rsidR="00300F30" w:rsidRPr="00300F30" w:rsidRDefault="00300F30" w:rsidP="0081611B">
      <w:pPr>
        <w:pStyle w:val="ListeParagraf"/>
        <w:numPr>
          <w:ilvl w:val="0"/>
          <w:numId w:val="3"/>
        </w:numPr>
      </w:pPr>
      <w:r w:rsidRPr="00300F30">
        <w:t xml:space="preserve">Bu </w:t>
      </w:r>
      <w:r w:rsidR="009114DD">
        <w:t>projede</w:t>
      </w:r>
      <w:r w:rsidRPr="00300F30">
        <w:t xml:space="preserve"> sunduğum çalışmanın özgün olduğunu,</w:t>
      </w:r>
    </w:p>
    <w:p w14:paraId="247DCD28" w14:textId="77777777" w:rsidR="00300F30" w:rsidRPr="00300F30" w:rsidRDefault="00300F30" w:rsidP="0004344D">
      <w:pPr>
        <w:ind w:firstLine="0"/>
      </w:pPr>
      <w:r w:rsidRPr="00300F30">
        <w:t>bildirir, aksi bir durumda aleyhime doğabilecek tüm hak kayıplarını kabullendiğimi beyan ederim.</w:t>
      </w:r>
    </w:p>
    <w:p w14:paraId="35C98AB4" w14:textId="52B86AC5" w:rsidR="00A741C5" w:rsidRDefault="002F671E" w:rsidP="0081611B">
      <w:pPr>
        <w:jc w:val="right"/>
      </w:pPr>
      <w:r>
        <w:t>…</w:t>
      </w:r>
      <w:r w:rsidR="00A741C5">
        <w:t>/</w:t>
      </w:r>
      <w:r>
        <w:t>…</w:t>
      </w:r>
      <w:r w:rsidR="00A741C5">
        <w:t>/ 20</w:t>
      </w:r>
      <w:r>
        <w:t>……</w:t>
      </w:r>
    </w:p>
    <w:p w14:paraId="5594C43F" w14:textId="6173CD3D" w:rsidR="0081611B" w:rsidRDefault="00330D9E" w:rsidP="0081611B">
      <w:pPr>
        <w:jc w:val="right"/>
      </w:pPr>
      <w:commentRangeStart w:id="13"/>
      <w:r>
        <w:t>ADI SOYADI</w:t>
      </w:r>
      <w:commentRangeEnd w:id="13"/>
      <w:r w:rsidR="00E012F7">
        <w:rPr>
          <w:rStyle w:val="AklamaBavurusu"/>
        </w:rPr>
        <w:commentReference w:id="13"/>
      </w:r>
    </w:p>
    <w:p w14:paraId="7149ED00" w14:textId="48DDD228" w:rsidR="00FF5E89" w:rsidRDefault="00FF5E89" w:rsidP="00FF5E89">
      <w:pPr>
        <w:jc w:val="right"/>
      </w:pPr>
      <w:bookmarkStart w:id="14" w:name="_Toc435894879"/>
      <w:r>
        <w:br w:type="page"/>
      </w:r>
    </w:p>
    <w:p w14:paraId="578223C9" w14:textId="7E0E7F7C" w:rsidR="00E33386" w:rsidRPr="000841F9" w:rsidRDefault="00E33386" w:rsidP="00E33386">
      <w:pPr>
        <w:pStyle w:val="KonuBal"/>
      </w:pPr>
      <w:bookmarkStart w:id="15" w:name="_Toc118288857"/>
      <w:r>
        <w:lastRenderedPageBreak/>
        <w:t>ÖN</w:t>
      </w:r>
      <w:r w:rsidR="00E369AC">
        <w:t xml:space="preserve"> </w:t>
      </w:r>
      <w:r>
        <w:t>SÖZ</w:t>
      </w:r>
      <w:bookmarkEnd w:id="15"/>
    </w:p>
    <w:p w14:paraId="36A3B182" w14:textId="77777777" w:rsidR="00E33386" w:rsidRPr="00945313" w:rsidRDefault="00E33386" w:rsidP="00E33386"/>
    <w:p w14:paraId="40DD99C0" w14:textId="7CF234C9" w:rsidR="00E33386" w:rsidRPr="00866520" w:rsidRDefault="00E33386" w:rsidP="00E33386">
      <w:pPr>
        <w:rPr>
          <w:rFonts w:eastAsiaTheme="majorEastAsia" w:cstheme="majorBidi"/>
          <w:b/>
          <w:bCs/>
          <w:color w:val="FF0000"/>
          <w:sz w:val="28"/>
          <w:szCs w:val="28"/>
        </w:rPr>
      </w:pPr>
      <w:r w:rsidRPr="00866520">
        <w:rPr>
          <w:b/>
          <w:bCs/>
          <w:color w:val="FF0000"/>
        </w:rPr>
        <w:t>(</w:t>
      </w:r>
      <w:r w:rsidR="004C004D">
        <w:rPr>
          <w:b/>
          <w:bCs/>
          <w:color w:val="FF0000"/>
        </w:rPr>
        <w:t>Projenin</w:t>
      </w:r>
      <w:r w:rsidRPr="00866520">
        <w:rPr>
          <w:b/>
          <w:bCs/>
          <w:color w:val="FF0000"/>
        </w:rPr>
        <w:t xml:space="preserve"> amacı, önemi, kısaca kapsamıyla ilgili bilgilerin yanı sıra, </w:t>
      </w:r>
      <w:r w:rsidR="004C004D">
        <w:rPr>
          <w:b/>
          <w:bCs/>
          <w:color w:val="FF0000"/>
        </w:rPr>
        <w:t>projenin</w:t>
      </w:r>
      <w:r w:rsidRPr="00866520">
        <w:rPr>
          <w:b/>
          <w:bCs/>
          <w:color w:val="FF0000"/>
        </w:rPr>
        <w:t xml:space="preserve"> hazırlanmasında maddi, manevi katkısı olan kişi ve/veya kuruluşlara teşekkür gibi açıklamaların bulunduğu bölümdür. Bir sayfayı geçmeyecek şekilde yazılmalıdır.)</w:t>
      </w:r>
    </w:p>
    <w:p w14:paraId="10602635" w14:textId="77777777" w:rsidR="00E33386" w:rsidRDefault="00E33386" w:rsidP="00E33386"/>
    <w:p w14:paraId="53A66F5B" w14:textId="1A69F3BB" w:rsidR="00E33386" w:rsidRPr="00945313" w:rsidRDefault="00330D9E" w:rsidP="00E33386">
      <w:pPr>
        <w:ind w:firstLine="0"/>
      </w:pPr>
      <w:r>
        <w:t>İSTANBUL,</w:t>
      </w:r>
      <w:r w:rsidRPr="00945313">
        <w:t xml:space="preserve"> 20</w:t>
      </w:r>
      <w:r w:rsidR="00C055B2">
        <w:t>….</w:t>
      </w:r>
      <w:r>
        <w:tab/>
      </w:r>
      <w:r>
        <w:tab/>
      </w:r>
      <w:r>
        <w:tab/>
      </w:r>
      <w:r>
        <w:tab/>
      </w:r>
      <w:r>
        <w:tab/>
      </w:r>
      <w:r>
        <w:tab/>
      </w:r>
      <w:r>
        <w:tab/>
        <w:t>ADI</w:t>
      </w:r>
      <w:r w:rsidRPr="00945313">
        <w:t xml:space="preserve"> </w:t>
      </w:r>
      <w:r>
        <w:t xml:space="preserve">SOYADI </w:t>
      </w:r>
    </w:p>
    <w:p w14:paraId="330AE76D" w14:textId="77777777" w:rsidR="00E33386" w:rsidRDefault="00E33386" w:rsidP="00E33386">
      <w:pPr>
        <w:widowControl/>
        <w:autoSpaceDE/>
        <w:autoSpaceDN/>
        <w:spacing w:before="0" w:after="200" w:line="276" w:lineRule="auto"/>
        <w:ind w:firstLine="0"/>
        <w:jc w:val="left"/>
      </w:pPr>
      <w:r>
        <w:br w:type="page"/>
      </w:r>
    </w:p>
    <w:p w14:paraId="25C7F771" w14:textId="77777777" w:rsidR="0061625B" w:rsidRPr="008C67D4" w:rsidRDefault="0061625B" w:rsidP="0061625B">
      <w:pPr>
        <w:pStyle w:val="KonuBal"/>
      </w:pPr>
      <w:bookmarkStart w:id="16" w:name="_Toc118288858"/>
      <w:r w:rsidRPr="008C67D4">
        <w:lastRenderedPageBreak/>
        <w:t>ÖZET</w:t>
      </w:r>
      <w:bookmarkEnd w:id="16"/>
    </w:p>
    <w:p w14:paraId="036C7D13" w14:textId="55946135" w:rsidR="0061625B" w:rsidRPr="0012357B" w:rsidRDefault="0012357B" w:rsidP="0061625B">
      <w:pPr>
        <w:jc w:val="center"/>
        <w:rPr>
          <w:b/>
          <w:sz w:val="28"/>
          <w:szCs w:val="28"/>
        </w:rPr>
      </w:pPr>
      <w:r>
        <w:rPr>
          <w:b/>
          <w:sz w:val="28"/>
          <w:szCs w:val="28"/>
        </w:rPr>
        <w:t xml:space="preserve">PROJE </w:t>
      </w:r>
      <w:r w:rsidR="0061625B" w:rsidRPr="0012357B">
        <w:rPr>
          <w:b/>
          <w:sz w:val="28"/>
          <w:szCs w:val="28"/>
        </w:rPr>
        <w:t>ADINI BU KISIMA YAZINIZ</w:t>
      </w:r>
    </w:p>
    <w:p w14:paraId="7406FF44" w14:textId="5309B196" w:rsidR="0061625B" w:rsidRDefault="00D35CBC" w:rsidP="0061625B">
      <w:pPr>
        <w:jc w:val="center"/>
        <w:rPr>
          <w:sz w:val="28"/>
          <w:szCs w:val="28"/>
        </w:rPr>
      </w:pPr>
      <w:r w:rsidRPr="00E019A5">
        <w:rPr>
          <w:sz w:val="28"/>
          <w:szCs w:val="28"/>
        </w:rPr>
        <w:t xml:space="preserve">ADI </w:t>
      </w:r>
      <w:r>
        <w:rPr>
          <w:sz w:val="28"/>
          <w:szCs w:val="28"/>
        </w:rPr>
        <w:t>SOYADI</w:t>
      </w:r>
    </w:p>
    <w:p w14:paraId="789108DA" w14:textId="77777777" w:rsidR="0000651C" w:rsidRPr="00E019A5" w:rsidRDefault="0000651C" w:rsidP="0061625B">
      <w:pPr>
        <w:jc w:val="center"/>
        <w:rPr>
          <w:sz w:val="28"/>
          <w:szCs w:val="28"/>
        </w:rPr>
      </w:pPr>
    </w:p>
    <w:p w14:paraId="67216CC0" w14:textId="77777777" w:rsidR="0061625B" w:rsidRPr="00945313" w:rsidRDefault="0061625B" w:rsidP="0061625B">
      <w:commentRangeStart w:id="17"/>
      <w:r>
        <w:t>Lorem İ</w:t>
      </w:r>
      <w:r w:rsidRPr="00ED38C3">
        <w:t>psum, dizgi ve baskı endüstrisinde kulla</w:t>
      </w:r>
      <w:r>
        <w:t>nılan mıgır metinlerdir. Lorem İ</w:t>
      </w:r>
      <w:r w:rsidRPr="00ED38C3">
        <w:t>psum, adı bilinmeyen bir matbaacının bir hurufat numune kitabı oluşturmak üzere bir yazı galerisini alarak karıştırdığı 1500'lerden beri endüstri standardı sahte metinler olarak kullanılmıştır. Beşyüz yıl boyunca varlığını sürdürmekle kalmamış, aynı zamanda pek değişmeden elektronik dizgiye de sıçramıştır. 1960'larda Lorem Ipsum pasajları da içeren Letraset yapraklarının yayınlanması ile ve yakın zamanda Aldus PageMaker gibi Lorem Ipsum sürümleri içeren masaüstü yayıncılık yazılımları ile popüler olmuştur.</w:t>
      </w:r>
      <w:commentRangeEnd w:id="17"/>
      <w:r w:rsidR="005F6806">
        <w:rPr>
          <w:rStyle w:val="AklamaBavurusu"/>
        </w:rPr>
        <w:commentReference w:id="17"/>
      </w:r>
    </w:p>
    <w:p w14:paraId="0855E901" w14:textId="77777777" w:rsidR="0061625B" w:rsidRPr="00945313" w:rsidRDefault="0061625B" w:rsidP="0061625B"/>
    <w:p w14:paraId="62D88A60" w14:textId="77777777" w:rsidR="0061625B" w:rsidRPr="00945313" w:rsidRDefault="0061625B" w:rsidP="0061625B">
      <w:pPr>
        <w:rPr>
          <w:rFonts w:eastAsiaTheme="majorEastAsia" w:cstheme="majorBidi"/>
          <w:sz w:val="28"/>
          <w:szCs w:val="28"/>
        </w:rPr>
      </w:pPr>
      <w:commentRangeStart w:id="18"/>
      <w:r w:rsidRPr="00945313">
        <w:rPr>
          <w:b/>
        </w:rPr>
        <w:t>Anahtar Kelimeler:</w:t>
      </w:r>
      <w:r w:rsidRPr="00945313">
        <w:t xml:space="preserve"> </w:t>
      </w:r>
      <w:r>
        <w:t>Lipsum</w:t>
      </w:r>
      <w:r w:rsidRPr="00945313">
        <w:t xml:space="preserve">, </w:t>
      </w:r>
      <w:r>
        <w:t xml:space="preserve">Lorem İpsum, Lorem İpsum Kullanımı. </w:t>
      </w:r>
      <w:commentRangeEnd w:id="18"/>
      <w:r w:rsidR="005F6806">
        <w:rPr>
          <w:rStyle w:val="AklamaBavurusu"/>
        </w:rPr>
        <w:commentReference w:id="18"/>
      </w:r>
    </w:p>
    <w:p w14:paraId="28417BDD" w14:textId="77777777" w:rsidR="0061625B" w:rsidRDefault="0061625B" w:rsidP="0061625B"/>
    <w:p w14:paraId="733991D7" w14:textId="77777777" w:rsidR="0061625B" w:rsidRPr="000841F9" w:rsidRDefault="0061625B" w:rsidP="0061625B"/>
    <w:p w14:paraId="029CED08" w14:textId="77777777" w:rsidR="0061625B" w:rsidRPr="000841F9" w:rsidRDefault="0061625B" w:rsidP="0061625B"/>
    <w:p w14:paraId="593DEC33" w14:textId="77777777" w:rsidR="0061625B" w:rsidRDefault="0061625B" w:rsidP="0061625B"/>
    <w:p w14:paraId="379B4562" w14:textId="77777777" w:rsidR="0061625B" w:rsidRPr="000841F9" w:rsidRDefault="0061625B" w:rsidP="0061625B"/>
    <w:p w14:paraId="50D00CE7" w14:textId="77777777" w:rsidR="0061625B" w:rsidRDefault="0061625B" w:rsidP="0061625B">
      <w:pPr>
        <w:widowControl/>
        <w:autoSpaceDE/>
        <w:autoSpaceDN/>
        <w:spacing w:before="0" w:after="200" w:line="276" w:lineRule="auto"/>
        <w:ind w:firstLine="0"/>
        <w:jc w:val="left"/>
        <w:rPr>
          <w:b/>
          <w:bCs/>
          <w:color w:val="FF0000"/>
        </w:rPr>
      </w:pPr>
      <w:r>
        <w:rPr>
          <w:b/>
          <w:bCs/>
          <w:color w:val="FF0000"/>
        </w:rPr>
        <w:br w:type="page"/>
      </w:r>
    </w:p>
    <w:p w14:paraId="588BD9AD" w14:textId="77777777" w:rsidR="0061625B" w:rsidRPr="000841F9" w:rsidRDefault="0061625B" w:rsidP="0061625B">
      <w:pPr>
        <w:pStyle w:val="KonuBal"/>
      </w:pPr>
      <w:bookmarkStart w:id="19" w:name="_Toc118288859"/>
      <w:commentRangeStart w:id="20"/>
      <w:r w:rsidRPr="000841F9">
        <w:lastRenderedPageBreak/>
        <w:t>ABSTRACT</w:t>
      </w:r>
      <w:commentRangeEnd w:id="20"/>
      <w:r w:rsidR="005F6806">
        <w:rPr>
          <w:rStyle w:val="AklamaBavurusu"/>
          <w:b w:val="0"/>
          <w:bCs w:val="0"/>
        </w:rPr>
        <w:commentReference w:id="20"/>
      </w:r>
      <w:bookmarkEnd w:id="19"/>
    </w:p>
    <w:p w14:paraId="082AA0EF" w14:textId="719A3ED2" w:rsidR="0061625B" w:rsidRPr="0012357B" w:rsidRDefault="0061625B" w:rsidP="0061625B">
      <w:pPr>
        <w:jc w:val="center"/>
        <w:rPr>
          <w:b/>
          <w:sz w:val="28"/>
          <w:szCs w:val="28"/>
          <w:lang w:val="en-US"/>
        </w:rPr>
      </w:pPr>
      <w:r w:rsidRPr="0012357B">
        <w:rPr>
          <w:b/>
          <w:sz w:val="28"/>
          <w:szCs w:val="28"/>
          <w:lang w:val="en-US"/>
        </w:rPr>
        <w:t xml:space="preserve">TITLE OF </w:t>
      </w:r>
      <w:r w:rsidR="005F6806" w:rsidRPr="0012357B">
        <w:rPr>
          <w:b/>
          <w:sz w:val="28"/>
          <w:szCs w:val="28"/>
          <w:lang w:val="en-US"/>
        </w:rPr>
        <w:t>PROJECT</w:t>
      </w:r>
    </w:p>
    <w:p w14:paraId="666CB78E" w14:textId="605BA2A5" w:rsidR="0061625B" w:rsidRPr="00EA7F03" w:rsidRDefault="00D35CBC" w:rsidP="0061625B">
      <w:pPr>
        <w:jc w:val="center"/>
        <w:rPr>
          <w:sz w:val="28"/>
          <w:szCs w:val="28"/>
          <w:lang w:val="en-US"/>
        </w:rPr>
      </w:pPr>
      <w:r w:rsidRPr="00EA7F03">
        <w:rPr>
          <w:sz w:val="28"/>
          <w:szCs w:val="28"/>
          <w:lang w:val="en-US"/>
        </w:rPr>
        <w:t xml:space="preserve">NAME </w:t>
      </w:r>
      <w:r>
        <w:rPr>
          <w:sz w:val="28"/>
          <w:szCs w:val="28"/>
          <w:lang w:val="en-US"/>
        </w:rPr>
        <w:t>SURNAME</w:t>
      </w:r>
    </w:p>
    <w:p w14:paraId="6F0D969E" w14:textId="77777777" w:rsidR="0000651C" w:rsidRDefault="0000651C" w:rsidP="0061625B">
      <w:pPr>
        <w:rPr>
          <w:lang w:val="en-US"/>
        </w:rPr>
      </w:pPr>
    </w:p>
    <w:p w14:paraId="4191B43B" w14:textId="3E23D961" w:rsidR="0061625B" w:rsidRPr="008E0130" w:rsidRDefault="0061625B" w:rsidP="0061625B">
      <w:pPr>
        <w:rPr>
          <w:lang w:val="en-US"/>
        </w:rPr>
      </w:pPr>
      <w:r w:rsidRPr="00ED38C3">
        <w:rPr>
          <w:lang w:val="en-US"/>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w:t>
      </w:r>
      <w:r w:rsidR="00B7104F" w:rsidRPr="00ED38C3">
        <w:rPr>
          <w:lang w:val="en-US"/>
        </w:rPr>
        <w:t>popularized</w:t>
      </w:r>
      <w:r w:rsidRPr="00ED38C3">
        <w:rPr>
          <w:lang w:val="en-US"/>
        </w:rPr>
        <w:t xml:space="preserve"> in the 1960s with the release of Letraset sheets containing Lorem Ipsum passages, and more recently with desktop publishing software like Aldus PageMaker including versions of Lorem Ipsum.</w:t>
      </w:r>
    </w:p>
    <w:p w14:paraId="0DBC1D5E" w14:textId="77777777" w:rsidR="0061625B" w:rsidRPr="00945313" w:rsidRDefault="0061625B" w:rsidP="0061625B"/>
    <w:p w14:paraId="1CA6E152" w14:textId="4B775640" w:rsidR="009D3C47" w:rsidRDefault="0061625B" w:rsidP="009D3C47">
      <w:commentRangeStart w:id="21"/>
      <w:r w:rsidRPr="00945313">
        <w:rPr>
          <w:b/>
          <w:lang w:val="en-US"/>
        </w:rPr>
        <w:t>Key</w:t>
      </w:r>
      <w:r w:rsidR="00B062FC">
        <w:rPr>
          <w:b/>
          <w:lang w:val="en-US"/>
        </w:rPr>
        <w:t>w</w:t>
      </w:r>
      <w:r w:rsidRPr="00945313">
        <w:rPr>
          <w:b/>
          <w:lang w:val="en-US"/>
        </w:rPr>
        <w:t>ords:</w:t>
      </w:r>
      <w:r w:rsidRPr="00945313">
        <w:rPr>
          <w:lang w:val="en-US"/>
        </w:rPr>
        <w:t xml:space="preserve"> </w:t>
      </w:r>
      <w:r w:rsidR="009D3C47">
        <w:t>Lipsum, Lor</w:t>
      </w:r>
      <w:r w:rsidR="00191A1D">
        <w:t>em Ipsum, Usage of Lorem Ipsum.</w:t>
      </w:r>
      <w:r w:rsidR="009D3C47">
        <w:rPr>
          <w:color w:val="FF0000"/>
        </w:rPr>
        <w:t>(3-5 keywords)</w:t>
      </w:r>
    </w:p>
    <w:p w14:paraId="04BF6223" w14:textId="0781E124" w:rsidR="0061625B" w:rsidRDefault="0061625B" w:rsidP="0061625B">
      <w:pPr>
        <w:rPr>
          <w:lang w:val="en-US"/>
        </w:rPr>
      </w:pPr>
      <w:r>
        <w:rPr>
          <w:lang w:val="en-US"/>
        </w:rPr>
        <w:t>.</w:t>
      </w:r>
      <w:commentRangeEnd w:id="21"/>
      <w:r w:rsidR="005F6806">
        <w:rPr>
          <w:rStyle w:val="AklamaBavurusu"/>
        </w:rPr>
        <w:commentReference w:id="21"/>
      </w:r>
    </w:p>
    <w:p w14:paraId="3D249B07" w14:textId="77777777" w:rsidR="0061625B" w:rsidRDefault="0061625B" w:rsidP="0061625B">
      <w:pPr>
        <w:rPr>
          <w:lang w:val="en-US"/>
        </w:rPr>
      </w:pPr>
    </w:p>
    <w:p w14:paraId="69D1077B" w14:textId="77777777" w:rsidR="0061625B" w:rsidRDefault="0061625B">
      <w:pPr>
        <w:widowControl/>
        <w:autoSpaceDE/>
        <w:autoSpaceDN/>
        <w:spacing w:before="0" w:after="200" w:line="276" w:lineRule="auto"/>
        <w:ind w:firstLine="0"/>
        <w:jc w:val="left"/>
        <w:rPr>
          <w:b/>
          <w:bCs/>
          <w:color w:val="FF0000"/>
        </w:rPr>
      </w:pPr>
      <w:r>
        <w:rPr>
          <w:b/>
          <w:bCs/>
          <w:color w:val="FF0000"/>
        </w:rPr>
        <w:br w:type="page"/>
      </w:r>
    </w:p>
    <w:p w14:paraId="7E3787A2" w14:textId="1C1E9C0F" w:rsidR="00ED38C3" w:rsidRDefault="00ED38C3" w:rsidP="00980FFD">
      <w:pPr>
        <w:pStyle w:val="KonuBal"/>
      </w:pPr>
      <w:bookmarkStart w:id="22" w:name="_Toc523400624"/>
      <w:bookmarkStart w:id="23" w:name="_Toc118288860"/>
      <w:commentRangeStart w:id="24"/>
      <w:r w:rsidRPr="008C67D4">
        <w:lastRenderedPageBreak/>
        <w:t>İÇİNDEKİLER</w:t>
      </w:r>
      <w:bookmarkEnd w:id="14"/>
      <w:bookmarkEnd w:id="22"/>
      <w:commentRangeEnd w:id="24"/>
      <w:r w:rsidR="005F6806">
        <w:rPr>
          <w:rStyle w:val="AklamaBavurusu"/>
          <w:b w:val="0"/>
          <w:bCs w:val="0"/>
        </w:rPr>
        <w:commentReference w:id="24"/>
      </w:r>
      <w:bookmarkEnd w:id="23"/>
    </w:p>
    <w:p w14:paraId="335B4CA9" w14:textId="62EC2D3B" w:rsidR="00696238" w:rsidRDefault="00696238" w:rsidP="00E03898">
      <w:pPr>
        <w:ind w:firstLine="0"/>
        <w:jc w:val="right"/>
      </w:pPr>
      <w:r>
        <w:t>Sayfa No.</w:t>
      </w:r>
    </w:p>
    <w:p w14:paraId="7EC9A6FA" w14:textId="1593A1A5" w:rsidR="00B97EBF" w:rsidRPr="005F1E2E" w:rsidRDefault="00D55192"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r w:rsidRPr="005F1E2E">
        <w:rPr>
          <w:rFonts w:ascii="Times New Roman" w:hAnsi="Times New Roman" w:cs="Times New Roman"/>
          <w:caps w:val="0"/>
          <w:sz w:val="24"/>
          <w:szCs w:val="24"/>
        </w:rPr>
        <w:fldChar w:fldCharType="begin"/>
      </w:r>
      <w:r w:rsidRPr="005F1E2E">
        <w:rPr>
          <w:rFonts w:ascii="Times New Roman" w:hAnsi="Times New Roman" w:cs="Times New Roman"/>
          <w:caps w:val="0"/>
          <w:sz w:val="24"/>
          <w:szCs w:val="24"/>
        </w:rPr>
        <w:instrText xml:space="preserve"> TOC \o "1-3" \h \z \t "Konu Başlığı;1" </w:instrText>
      </w:r>
      <w:r w:rsidRPr="005F1E2E">
        <w:rPr>
          <w:rFonts w:ascii="Times New Roman" w:hAnsi="Times New Roman" w:cs="Times New Roman"/>
          <w:caps w:val="0"/>
          <w:sz w:val="24"/>
          <w:szCs w:val="24"/>
        </w:rPr>
        <w:fldChar w:fldCharType="separate"/>
      </w:r>
      <w:hyperlink w:anchor="_Toc118288855" w:history="1">
        <w:r w:rsidR="0084628B" w:rsidRPr="005F1E2E">
          <w:rPr>
            <w:rStyle w:val="Kpr"/>
            <w:rFonts w:ascii="Times New Roman" w:hAnsi="Times New Roman" w:cs="Times New Roman"/>
            <w:caps w:val="0"/>
            <w:noProof/>
            <w:sz w:val="24"/>
            <w:szCs w:val="24"/>
          </w:rPr>
          <w:t>PROJE ONAY BELGESİ</w:t>
        </w:r>
        <w:r w:rsidR="00B97EBF" w:rsidRPr="005F1E2E">
          <w:rPr>
            <w:rFonts w:ascii="Times New Roman" w:hAnsi="Times New Roman" w:cs="Times New Roman"/>
            <w:caps w:val="0"/>
            <w:noProof/>
            <w:webHidden/>
            <w:sz w:val="24"/>
            <w:szCs w:val="24"/>
          </w:rPr>
          <w:tab/>
        </w:r>
        <w:r w:rsidR="00B97EBF" w:rsidRPr="005F1E2E">
          <w:rPr>
            <w:rFonts w:ascii="Times New Roman" w:hAnsi="Times New Roman" w:cs="Times New Roman"/>
            <w:caps w:val="0"/>
            <w:noProof/>
            <w:webHidden/>
            <w:sz w:val="24"/>
            <w:szCs w:val="24"/>
          </w:rPr>
          <w:fldChar w:fldCharType="begin"/>
        </w:r>
        <w:r w:rsidR="00B97EBF" w:rsidRPr="005F1E2E">
          <w:rPr>
            <w:rFonts w:ascii="Times New Roman" w:hAnsi="Times New Roman" w:cs="Times New Roman"/>
            <w:caps w:val="0"/>
            <w:noProof/>
            <w:webHidden/>
            <w:sz w:val="24"/>
            <w:szCs w:val="24"/>
          </w:rPr>
          <w:instrText xml:space="preserve"> PAGEREF _Toc118288855 \h </w:instrText>
        </w:r>
        <w:r w:rsidR="00B97EBF" w:rsidRPr="005F1E2E">
          <w:rPr>
            <w:rFonts w:ascii="Times New Roman" w:hAnsi="Times New Roman" w:cs="Times New Roman"/>
            <w:caps w:val="0"/>
            <w:noProof/>
            <w:webHidden/>
            <w:sz w:val="24"/>
            <w:szCs w:val="24"/>
          </w:rPr>
        </w:r>
        <w:r w:rsidR="00B97EBF"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i</w:t>
        </w:r>
        <w:r w:rsidR="00B97EBF" w:rsidRPr="005F1E2E">
          <w:rPr>
            <w:rFonts w:ascii="Times New Roman" w:hAnsi="Times New Roman" w:cs="Times New Roman"/>
            <w:caps w:val="0"/>
            <w:noProof/>
            <w:webHidden/>
            <w:sz w:val="24"/>
            <w:szCs w:val="24"/>
          </w:rPr>
          <w:fldChar w:fldCharType="end"/>
        </w:r>
      </w:hyperlink>
    </w:p>
    <w:p w14:paraId="1917BDE8" w14:textId="428B27EE"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56" w:history="1">
        <w:r w:rsidRPr="005F1E2E">
          <w:rPr>
            <w:rStyle w:val="Kpr"/>
            <w:rFonts w:ascii="Times New Roman" w:hAnsi="Times New Roman" w:cs="Times New Roman"/>
            <w:caps w:val="0"/>
            <w:noProof/>
            <w:sz w:val="24"/>
            <w:szCs w:val="24"/>
          </w:rPr>
          <w:t>ETİK BEYAN</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56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ii</w:t>
        </w:r>
        <w:r w:rsidRPr="005F1E2E">
          <w:rPr>
            <w:rFonts w:ascii="Times New Roman" w:hAnsi="Times New Roman" w:cs="Times New Roman"/>
            <w:caps w:val="0"/>
            <w:noProof/>
            <w:webHidden/>
            <w:sz w:val="24"/>
            <w:szCs w:val="24"/>
          </w:rPr>
          <w:fldChar w:fldCharType="end"/>
        </w:r>
      </w:hyperlink>
    </w:p>
    <w:p w14:paraId="3EDD3523" w14:textId="0D3DA85E" w:rsidR="00B97EBF" w:rsidRPr="005F1E2E" w:rsidRDefault="0012357B"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57" w:history="1">
        <w:r>
          <w:rPr>
            <w:rStyle w:val="Kpr"/>
            <w:rFonts w:ascii="Times New Roman" w:hAnsi="Times New Roman" w:cs="Times New Roman"/>
            <w:caps w:val="0"/>
            <w:noProof/>
            <w:sz w:val="24"/>
            <w:szCs w:val="24"/>
          </w:rPr>
          <w:t>ÖN</w:t>
        </w:r>
        <w:r w:rsidR="00E369AC">
          <w:rPr>
            <w:rStyle w:val="Kpr"/>
            <w:rFonts w:ascii="Times New Roman" w:hAnsi="Times New Roman" w:cs="Times New Roman"/>
            <w:caps w:val="0"/>
            <w:noProof/>
            <w:sz w:val="24"/>
            <w:szCs w:val="24"/>
          </w:rPr>
          <w:t xml:space="preserve"> </w:t>
        </w:r>
        <w:r w:rsidR="00B97EBF" w:rsidRPr="005F1E2E">
          <w:rPr>
            <w:rStyle w:val="Kpr"/>
            <w:rFonts w:ascii="Times New Roman" w:hAnsi="Times New Roman" w:cs="Times New Roman"/>
            <w:caps w:val="0"/>
            <w:noProof/>
            <w:sz w:val="24"/>
            <w:szCs w:val="24"/>
          </w:rPr>
          <w:t>SÖZ</w:t>
        </w:r>
        <w:r w:rsidR="00B97EBF" w:rsidRPr="005F1E2E">
          <w:rPr>
            <w:rFonts w:ascii="Times New Roman" w:hAnsi="Times New Roman" w:cs="Times New Roman"/>
            <w:caps w:val="0"/>
            <w:noProof/>
            <w:webHidden/>
            <w:sz w:val="24"/>
            <w:szCs w:val="24"/>
          </w:rPr>
          <w:tab/>
        </w:r>
        <w:r w:rsidR="00B97EBF" w:rsidRPr="005F1E2E">
          <w:rPr>
            <w:rFonts w:ascii="Times New Roman" w:hAnsi="Times New Roman" w:cs="Times New Roman"/>
            <w:caps w:val="0"/>
            <w:noProof/>
            <w:webHidden/>
            <w:sz w:val="24"/>
            <w:szCs w:val="24"/>
          </w:rPr>
          <w:fldChar w:fldCharType="begin"/>
        </w:r>
        <w:r w:rsidR="00B97EBF" w:rsidRPr="005F1E2E">
          <w:rPr>
            <w:rFonts w:ascii="Times New Roman" w:hAnsi="Times New Roman" w:cs="Times New Roman"/>
            <w:caps w:val="0"/>
            <w:noProof/>
            <w:webHidden/>
            <w:sz w:val="24"/>
            <w:szCs w:val="24"/>
          </w:rPr>
          <w:instrText xml:space="preserve"> PAGEREF _Toc118288857 \h </w:instrText>
        </w:r>
        <w:r w:rsidR="00B97EBF" w:rsidRPr="005F1E2E">
          <w:rPr>
            <w:rFonts w:ascii="Times New Roman" w:hAnsi="Times New Roman" w:cs="Times New Roman"/>
            <w:caps w:val="0"/>
            <w:noProof/>
            <w:webHidden/>
            <w:sz w:val="24"/>
            <w:szCs w:val="24"/>
          </w:rPr>
        </w:r>
        <w:r w:rsidR="00B97EBF"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iii</w:t>
        </w:r>
        <w:r w:rsidR="00B97EBF" w:rsidRPr="005F1E2E">
          <w:rPr>
            <w:rFonts w:ascii="Times New Roman" w:hAnsi="Times New Roman" w:cs="Times New Roman"/>
            <w:caps w:val="0"/>
            <w:noProof/>
            <w:webHidden/>
            <w:sz w:val="24"/>
            <w:szCs w:val="24"/>
          </w:rPr>
          <w:fldChar w:fldCharType="end"/>
        </w:r>
      </w:hyperlink>
    </w:p>
    <w:p w14:paraId="474C60F9" w14:textId="04083521"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58" w:history="1">
        <w:r w:rsidRPr="005F1E2E">
          <w:rPr>
            <w:rStyle w:val="Kpr"/>
            <w:rFonts w:ascii="Times New Roman" w:hAnsi="Times New Roman" w:cs="Times New Roman"/>
            <w:caps w:val="0"/>
            <w:noProof/>
            <w:sz w:val="24"/>
            <w:szCs w:val="24"/>
          </w:rPr>
          <w:t>ÖZET</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58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iv</w:t>
        </w:r>
        <w:r w:rsidRPr="005F1E2E">
          <w:rPr>
            <w:rFonts w:ascii="Times New Roman" w:hAnsi="Times New Roman" w:cs="Times New Roman"/>
            <w:caps w:val="0"/>
            <w:noProof/>
            <w:webHidden/>
            <w:sz w:val="24"/>
            <w:szCs w:val="24"/>
          </w:rPr>
          <w:fldChar w:fldCharType="end"/>
        </w:r>
      </w:hyperlink>
    </w:p>
    <w:p w14:paraId="58310174" w14:textId="01408C29"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59" w:history="1">
        <w:r w:rsidRPr="005F1E2E">
          <w:rPr>
            <w:rStyle w:val="Kpr"/>
            <w:rFonts w:ascii="Times New Roman" w:hAnsi="Times New Roman" w:cs="Times New Roman"/>
            <w:caps w:val="0"/>
            <w:noProof/>
            <w:sz w:val="24"/>
            <w:szCs w:val="24"/>
          </w:rPr>
          <w:t>ABSTRACT</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59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v</w:t>
        </w:r>
        <w:r w:rsidRPr="005F1E2E">
          <w:rPr>
            <w:rFonts w:ascii="Times New Roman" w:hAnsi="Times New Roman" w:cs="Times New Roman"/>
            <w:caps w:val="0"/>
            <w:noProof/>
            <w:webHidden/>
            <w:sz w:val="24"/>
            <w:szCs w:val="24"/>
          </w:rPr>
          <w:fldChar w:fldCharType="end"/>
        </w:r>
      </w:hyperlink>
    </w:p>
    <w:p w14:paraId="6B11A68A" w14:textId="01B36923"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60" w:history="1">
        <w:r w:rsidRPr="005F1E2E">
          <w:rPr>
            <w:rStyle w:val="Kpr"/>
            <w:rFonts w:ascii="Times New Roman" w:hAnsi="Times New Roman" w:cs="Times New Roman"/>
            <w:caps w:val="0"/>
            <w:noProof/>
            <w:sz w:val="24"/>
            <w:szCs w:val="24"/>
          </w:rPr>
          <w:t>İÇİNDEKİLER</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60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vi</w:t>
        </w:r>
        <w:r w:rsidRPr="005F1E2E">
          <w:rPr>
            <w:rFonts w:ascii="Times New Roman" w:hAnsi="Times New Roman" w:cs="Times New Roman"/>
            <w:caps w:val="0"/>
            <w:noProof/>
            <w:webHidden/>
            <w:sz w:val="24"/>
            <w:szCs w:val="24"/>
          </w:rPr>
          <w:fldChar w:fldCharType="end"/>
        </w:r>
      </w:hyperlink>
    </w:p>
    <w:p w14:paraId="1F2EEF73" w14:textId="5DBBA5D3"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61" w:history="1">
        <w:r w:rsidRPr="005F1E2E">
          <w:rPr>
            <w:rStyle w:val="Kpr"/>
            <w:rFonts w:ascii="Times New Roman" w:hAnsi="Times New Roman" w:cs="Times New Roman"/>
            <w:caps w:val="0"/>
            <w:noProof/>
            <w:sz w:val="24"/>
            <w:szCs w:val="24"/>
          </w:rPr>
          <w:t>TABLOLAR LİSTESİ</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61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vii</w:t>
        </w:r>
        <w:r w:rsidRPr="005F1E2E">
          <w:rPr>
            <w:rFonts w:ascii="Times New Roman" w:hAnsi="Times New Roman" w:cs="Times New Roman"/>
            <w:caps w:val="0"/>
            <w:noProof/>
            <w:webHidden/>
            <w:sz w:val="24"/>
            <w:szCs w:val="24"/>
          </w:rPr>
          <w:fldChar w:fldCharType="end"/>
        </w:r>
      </w:hyperlink>
    </w:p>
    <w:p w14:paraId="66A4D73B" w14:textId="3569B26B"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62" w:history="1">
        <w:r w:rsidRPr="005F1E2E">
          <w:rPr>
            <w:rStyle w:val="Kpr"/>
            <w:rFonts w:ascii="Times New Roman" w:hAnsi="Times New Roman" w:cs="Times New Roman"/>
            <w:caps w:val="0"/>
            <w:noProof/>
            <w:sz w:val="24"/>
            <w:szCs w:val="24"/>
          </w:rPr>
          <w:t>ŞEKİLLER LİSTESİ</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62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viii</w:t>
        </w:r>
        <w:r w:rsidRPr="005F1E2E">
          <w:rPr>
            <w:rFonts w:ascii="Times New Roman" w:hAnsi="Times New Roman" w:cs="Times New Roman"/>
            <w:caps w:val="0"/>
            <w:noProof/>
            <w:webHidden/>
            <w:sz w:val="24"/>
            <w:szCs w:val="24"/>
          </w:rPr>
          <w:fldChar w:fldCharType="end"/>
        </w:r>
      </w:hyperlink>
    </w:p>
    <w:p w14:paraId="5CE1E513" w14:textId="046EF734"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63" w:history="1">
        <w:r w:rsidRPr="005F1E2E">
          <w:rPr>
            <w:rStyle w:val="Kpr"/>
            <w:rFonts w:ascii="Times New Roman" w:hAnsi="Times New Roman" w:cs="Times New Roman"/>
            <w:caps w:val="0"/>
            <w:noProof/>
            <w:sz w:val="24"/>
            <w:szCs w:val="24"/>
          </w:rPr>
          <w:t>KISALTMALAR LİSTESİ</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63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ix</w:t>
        </w:r>
        <w:r w:rsidRPr="005F1E2E">
          <w:rPr>
            <w:rFonts w:ascii="Times New Roman" w:hAnsi="Times New Roman" w:cs="Times New Roman"/>
            <w:caps w:val="0"/>
            <w:noProof/>
            <w:webHidden/>
            <w:sz w:val="24"/>
            <w:szCs w:val="24"/>
          </w:rPr>
          <w:fldChar w:fldCharType="end"/>
        </w:r>
      </w:hyperlink>
    </w:p>
    <w:p w14:paraId="611DE04B" w14:textId="132DEFBE"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64" w:history="1">
        <w:r w:rsidRPr="005F1E2E">
          <w:rPr>
            <w:rStyle w:val="Kpr"/>
            <w:rFonts w:ascii="Times New Roman" w:hAnsi="Times New Roman" w:cs="Times New Roman"/>
            <w:caps w:val="0"/>
            <w:noProof/>
            <w:sz w:val="24"/>
            <w:szCs w:val="24"/>
          </w:rPr>
          <w:t>GİRİŞ</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64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1</w:t>
        </w:r>
        <w:r w:rsidRPr="005F1E2E">
          <w:rPr>
            <w:rFonts w:ascii="Times New Roman" w:hAnsi="Times New Roman" w:cs="Times New Roman"/>
            <w:caps w:val="0"/>
            <w:noProof/>
            <w:webHidden/>
            <w:sz w:val="24"/>
            <w:szCs w:val="24"/>
          </w:rPr>
          <w:fldChar w:fldCharType="end"/>
        </w:r>
      </w:hyperlink>
    </w:p>
    <w:p w14:paraId="523287A5" w14:textId="23CC0DA3"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65" w:history="1">
        <w:r w:rsidRPr="005F1E2E">
          <w:rPr>
            <w:rStyle w:val="Kpr"/>
            <w:rFonts w:ascii="Times New Roman" w:hAnsi="Times New Roman" w:cs="Times New Roman"/>
            <w:caps w:val="0"/>
            <w:noProof/>
            <w:sz w:val="24"/>
            <w:szCs w:val="24"/>
          </w:rPr>
          <w:t>1. LOREM İPSUM TARİHİ</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65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2</w:t>
        </w:r>
        <w:r w:rsidRPr="005F1E2E">
          <w:rPr>
            <w:rFonts w:ascii="Times New Roman" w:hAnsi="Times New Roman" w:cs="Times New Roman"/>
            <w:caps w:val="0"/>
            <w:noProof/>
            <w:webHidden/>
            <w:sz w:val="24"/>
            <w:szCs w:val="24"/>
          </w:rPr>
          <w:fldChar w:fldCharType="end"/>
        </w:r>
      </w:hyperlink>
    </w:p>
    <w:p w14:paraId="778A9C14" w14:textId="6A1A267C" w:rsidR="00B97EBF" w:rsidRPr="005F1E2E" w:rsidRDefault="00B97EBF" w:rsidP="00716535">
      <w:pPr>
        <w:pStyle w:val="T2"/>
        <w:ind w:left="1418" w:firstLine="0"/>
        <w:jc w:val="both"/>
        <w:rPr>
          <w:rFonts w:eastAsiaTheme="minorEastAsia"/>
          <w:lang w:bidi="ar-SA"/>
        </w:rPr>
      </w:pPr>
      <w:hyperlink w:anchor="_Toc118288866" w:history="1">
        <w:r w:rsidRPr="005F1E2E">
          <w:rPr>
            <w:rStyle w:val="Kpr"/>
          </w:rPr>
          <w:t xml:space="preserve">1.1. M.Ö. 45 Tarihinde Çiçero Tarafından Yazılan Finibus </w:t>
        </w:r>
        <w:r w:rsidR="00716535">
          <w:rPr>
            <w:rStyle w:val="Kpr"/>
          </w:rPr>
          <w:t>……</w:t>
        </w:r>
        <w:r w:rsidR="003B588B">
          <w:rPr>
            <w:webHidden/>
          </w:rPr>
          <w:t>……</w:t>
        </w:r>
        <w:r w:rsidRPr="005F1E2E">
          <w:rPr>
            <w:webHidden/>
          </w:rPr>
          <w:fldChar w:fldCharType="begin"/>
        </w:r>
        <w:r w:rsidRPr="005F1E2E">
          <w:rPr>
            <w:webHidden/>
          </w:rPr>
          <w:instrText xml:space="preserve"> PAGEREF _Toc118288866 \h </w:instrText>
        </w:r>
        <w:r w:rsidRPr="005F1E2E">
          <w:rPr>
            <w:webHidden/>
          </w:rPr>
        </w:r>
        <w:r w:rsidRPr="005F1E2E">
          <w:rPr>
            <w:webHidden/>
          </w:rPr>
          <w:fldChar w:fldCharType="separate"/>
        </w:r>
        <w:r w:rsidR="00D93669">
          <w:rPr>
            <w:webHidden/>
          </w:rPr>
          <w:t>2</w:t>
        </w:r>
        <w:r w:rsidRPr="005F1E2E">
          <w:rPr>
            <w:webHidden/>
          </w:rPr>
          <w:fldChar w:fldCharType="end"/>
        </w:r>
      </w:hyperlink>
    </w:p>
    <w:p w14:paraId="1B92B4FD" w14:textId="023768A5"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67" w:history="1">
        <w:r w:rsidRPr="005F1E2E">
          <w:rPr>
            <w:rStyle w:val="Kpr"/>
            <w:rFonts w:ascii="Times New Roman" w:hAnsi="Times New Roman" w:cs="Times New Roman"/>
            <w:caps w:val="0"/>
            <w:noProof/>
            <w:sz w:val="24"/>
            <w:szCs w:val="24"/>
          </w:rPr>
          <w:t>2. LOREM İPSUM KULLANIMI</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67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3</w:t>
        </w:r>
        <w:r w:rsidRPr="005F1E2E">
          <w:rPr>
            <w:rFonts w:ascii="Times New Roman" w:hAnsi="Times New Roman" w:cs="Times New Roman"/>
            <w:caps w:val="0"/>
            <w:noProof/>
            <w:webHidden/>
            <w:sz w:val="24"/>
            <w:szCs w:val="24"/>
          </w:rPr>
          <w:fldChar w:fldCharType="end"/>
        </w:r>
      </w:hyperlink>
    </w:p>
    <w:p w14:paraId="6635FBFD" w14:textId="0AB92316" w:rsidR="00B97EBF" w:rsidRPr="005F1E2E" w:rsidRDefault="00B97EBF" w:rsidP="00B97EBF">
      <w:pPr>
        <w:pStyle w:val="T2"/>
        <w:jc w:val="both"/>
        <w:rPr>
          <w:rFonts w:eastAsiaTheme="minorEastAsia"/>
          <w:lang w:bidi="ar-SA"/>
        </w:rPr>
      </w:pPr>
      <w:hyperlink w:anchor="_Toc118288868" w:history="1">
        <w:r w:rsidRPr="005F1E2E">
          <w:rPr>
            <w:rStyle w:val="Kpr"/>
          </w:rPr>
          <w:t>2.1. Matbaa Baskılarında Kullanımı</w:t>
        </w:r>
        <w:r w:rsidRPr="005F1E2E">
          <w:rPr>
            <w:webHidden/>
          </w:rPr>
          <w:tab/>
        </w:r>
        <w:r w:rsidRPr="005F1E2E">
          <w:rPr>
            <w:webHidden/>
          </w:rPr>
          <w:fldChar w:fldCharType="begin"/>
        </w:r>
        <w:r w:rsidRPr="005F1E2E">
          <w:rPr>
            <w:webHidden/>
          </w:rPr>
          <w:instrText xml:space="preserve"> PAGEREF _Toc118288868 \h </w:instrText>
        </w:r>
        <w:r w:rsidRPr="005F1E2E">
          <w:rPr>
            <w:webHidden/>
          </w:rPr>
        </w:r>
        <w:r w:rsidRPr="005F1E2E">
          <w:rPr>
            <w:webHidden/>
          </w:rPr>
          <w:fldChar w:fldCharType="separate"/>
        </w:r>
        <w:r w:rsidR="00D93669">
          <w:rPr>
            <w:webHidden/>
          </w:rPr>
          <w:t>3</w:t>
        </w:r>
        <w:r w:rsidRPr="005F1E2E">
          <w:rPr>
            <w:webHidden/>
          </w:rPr>
          <w:fldChar w:fldCharType="end"/>
        </w:r>
      </w:hyperlink>
    </w:p>
    <w:p w14:paraId="6950F279" w14:textId="5F82345C" w:rsidR="00B97EBF" w:rsidRPr="005F1E2E" w:rsidRDefault="003F01D1" w:rsidP="00B97EBF">
      <w:pPr>
        <w:pStyle w:val="T3"/>
        <w:jc w:val="both"/>
        <w:rPr>
          <w:rFonts w:ascii="Times New Roman" w:eastAsiaTheme="minorEastAsia" w:hAnsi="Times New Roman" w:cs="Times New Roman"/>
          <w:i w:val="0"/>
          <w:iCs w:val="0"/>
          <w:noProof/>
          <w:sz w:val="24"/>
          <w:szCs w:val="24"/>
          <w:lang w:bidi="ar-SA"/>
        </w:rPr>
      </w:pPr>
      <w:hyperlink w:anchor="_Toc118288870" w:history="1">
        <w:r>
          <w:rPr>
            <w:rStyle w:val="Kpr"/>
            <w:rFonts w:ascii="Times New Roman" w:hAnsi="Times New Roman" w:cs="Times New Roman"/>
            <w:i w:val="0"/>
            <w:iCs w:val="0"/>
            <w:noProof/>
            <w:sz w:val="24"/>
            <w:szCs w:val="24"/>
          </w:rPr>
          <w:t>2.1.1</w:t>
        </w:r>
        <w:r w:rsidR="00B97EBF" w:rsidRPr="005F1E2E">
          <w:rPr>
            <w:rStyle w:val="Kpr"/>
            <w:rFonts w:ascii="Times New Roman" w:hAnsi="Times New Roman" w:cs="Times New Roman"/>
            <w:i w:val="0"/>
            <w:iCs w:val="0"/>
            <w:noProof/>
            <w:sz w:val="24"/>
            <w:szCs w:val="24"/>
          </w:rPr>
          <w:t>. Alıntılar</w:t>
        </w:r>
        <w:r w:rsidR="00B97EBF" w:rsidRPr="005F1E2E">
          <w:rPr>
            <w:rFonts w:ascii="Times New Roman" w:hAnsi="Times New Roman" w:cs="Times New Roman"/>
            <w:i w:val="0"/>
            <w:iCs w:val="0"/>
            <w:noProof/>
            <w:webHidden/>
            <w:sz w:val="24"/>
            <w:szCs w:val="24"/>
          </w:rPr>
          <w:tab/>
        </w:r>
        <w:r w:rsidR="00B97EBF" w:rsidRPr="005F1E2E">
          <w:rPr>
            <w:rFonts w:ascii="Times New Roman" w:hAnsi="Times New Roman" w:cs="Times New Roman"/>
            <w:i w:val="0"/>
            <w:iCs w:val="0"/>
            <w:noProof/>
            <w:webHidden/>
            <w:sz w:val="24"/>
            <w:szCs w:val="24"/>
          </w:rPr>
          <w:fldChar w:fldCharType="begin"/>
        </w:r>
        <w:r w:rsidR="00B97EBF" w:rsidRPr="005F1E2E">
          <w:rPr>
            <w:rFonts w:ascii="Times New Roman" w:hAnsi="Times New Roman" w:cs="Times New Roman"/>
            <w:i w:val="0"/>
            <w:iCs w:val="0"/>
            <w:noProof/>
            <w:webHidden/>
            <w:sz w:val="24"/>
            <w:szCs w:val="24"/>
          </w:rPr>
          <w:instrText xml:space="preserve"> PAGEREF _Toc118288870 \h </w:instrText>
        </w:r>
        <w:r w:rsidR="00B97EBF" w:rsidRPr="005F1E2E">
          <w:rPr>
            <w:rFonts w:ascii="Times New Roman" w:hAnsi="Times New Roman" w:cs="Times New Roman"/>
            <w:i w:val="0"/>
            <w:iCs w:val="0"/>
            <w:noProof/>
            <w:webHidden/>
            <w:sz w:val="24"/>
            <w:szCs w:val="24"/>
          </w:rPr>
        </w:r>
        <w:r w:rsidR="00B97EBF" w:rsidRPr="005F1E2E">
          <w:rPr>
            <w:rFonts w:ascii="Times New Roman" w:hAnsi="Times New Roman" w:cs="Times New Roman"/>
            <w:i w:val="0"/>
            <w:iCs w:val="0"/>
            <w:noProof/>
            <w:webHidden/>
            <w:sz w:val="24"/>
            <w:szCs w:val="24"/>
          </w:rPr>
          <w:fldChar w:fldCharType="separate"/>
        </w:r>
        <w:r w:rsidR="00D93669">
          <w:rPr>
            <w:rFonts w:ascii="Times New Roman" w:hAnsi="Times New Roman" w:cs="Times New Roman"/>
            <w:i w:val="0"/>
            <w:iCs w:val="0"/>
            <w:noProof/>
            <w:webHidden/>
            <w:sz w:val="24"/>
            <w:szCs w:val="24"/>
          </w:rPr>
          <w:t>4</w:t>
        </w:r>
        <w:r w:rsidR="00B97EBF" w:rsidRPr="005F1E2E">
          <w:rPr>
            <w:rFonts w:ascii="Times New Roman" w:hAnsi="Times New Roman" w:cs="Times New Roman"/>
            <w:i w:val="0"/>
            <w:iCs w:val="0"/>
            <w:noProof/>
            <w:webHidden/>
            <w:sz w:val="24"/>
            <w:szCs w:val="24"/>
          </w:rPr>
          <w:fldChar w:fldCharType="end"/>
        </w:r>
      </w:hyperlink>
    </w:p>
    <w:p w14:paraId="61730BEF" w14:textId="0D6B3337"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71" w:history="1">
        <w:r w:rsidRPr="005F1E2E">
          <w:rPr>
            <w:rStyle w:val="Kpr"/>
            <w:rFonts w:ascii="Times New Roman" w:hAnsi="Times New Roman" w:cs="Times New Roman"/>
            <w:caps w:val="0"/>
            <w:noProof/>
            <w:sz w:val="24"/>
            <w:szCs w:val="24"/>
          </w:rPr>
          <w:t>SONUÇ VE ÖNERİLER</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71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5</w:t>
        </w:r>
        <w:r w:rsidRPr="005F1E2E">
          <w:rPr>
            <w:rFonts w:ascii="Times New Roman" w:hAnsi="Times New Roman" w:cs="Times New Roman"/>
            <w:caps w:val="0"/>
            <w:noProof/>
            <w:webHidden/>
            <w:sz w:val="24"/>
            <w:szCs w:val="24"/>
          </w:rPr>
          <w:fldChar w:fldCharType="end"/>
        </w:r>
      </w:hyperlink>
    </w:p>
    <w:p w14:paraId="159DB2F5" w14:textId="0309D461"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72" w:history="1">
        <w:r w:rsidRPr="005F1E2E">
          <w:rPr>
            <w:rStyle w:val="Kpr"/>
            <w:rFonts w:ascii="Times New Roman" w:hAnsi="Times New Roman" w:cs="Times New Roman"/>
            <w:caps w:val="0"/>
            <w:noProof/>
            <w:sz w:val="24"/>
            <w:szCs w:val="24"/>
          </w:rPr>
          <w:t>KAYNAKÇA</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72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6</w:t>
        </w:r>
        <w:r w:rsidRPr="005F1E2E">
          <w:rPr>
            <w:rFonts w:ascii="Times New Roman" w:hAnsi="Times New Roman" w:cs="Times New Roman"/>
            <w:caps w:val="0"/>
            <w:noProof/>
            <w:webHidden/>
            <w:sz w:val="24"/>
            <w:szCs w:val="24"/>
          </w:rPr>
          <w:fldChar w:fldCharType="end"/>
        </w:r>
      </w:hyperlink>
    </w:p>
    <w:p w14:paraId="5DE72064" w14:textId="33F0D6B7" w:rsidR="00B97EBF" w:rsidRPr="005F1E2E" w:rsidRDefault="00B97EBF" w:rsidP="00B97EBF">
      <w:pPr>
        <w:pStyle w:val="T1"/>
        <w:tabs>
          <w:tab w:val="right" w:leader="dot" w:pos="8210"/>
        </w:tabs>
        <w:jc w:val="both"/>
        <w:rPr>
          <w:rFonts w:ascii="Times New Roman" w:eastAsiaTheme="minorEastAsia" w:hAnsi="Times New Roman" w:cs="Times New Roman"/>
          <w:b w:val="0"/>
          <w:bCs w:val="0"/>
          <w:caps w:val="0"/>
          <w:noProof/>
          <w:sz w:val="24"/>
          <w:szCs w:val="24"/>
          <w:lang w:bidi="ar-SA"/>
        </w:rPr>
      </w:pPr>
      <w:hyperlink w:anchor="_Toc118288873" w:history="1">
        <w:r w:rsidRPr="005F1E2E">
          <w:rPr>
            <w:rStyle w:val="Kpr"/>
            <w:rFonts w:ascii="Times New Roman" w:hAnsi="Times New Roman" w:cs="Times New Roman"/>
            <w:caps w:val="0"/>
            <w:noProof/>
            <w:sz w:val="24"/>
            <w:szCs w:val="24"/>
          </w:rPr>
          <w:t>EKLER</w:t>
        </w:r>
        <w:r w:rsidRPr="005F1E2E">
          <w:rPr>
            <w:rFonts w:ascii="Times New Roman" w:hAnsi="Times New Roman" w:cs="Times New Roman"/>
            <w:caps w:val="0"/>
            <w:noProof/>
            <w:webHidden/>
            <w:sz w:val="24"/>
            <w:szCs w:val="24"/>
          </w:rPr>
          <w:tab/>
        </w:r>
        <w:r w:rsidRPr="005F1E2E">
          <w:rPr>
            <w:rFonts w:ascii="Times New Roman" w:hAnsi="Times New Roman" w:cs="Times New Roman"/>
            <w:caps w:val="0"/>
            <w:noProof/>
            <w:webHidden/>
            <w:sz w:val="24"/>
            <w:szCs w:val="24"/>
          </w:rPr>
          <w:fldChar w:fldCharType="begin"/>
        </w:r>
        <w:r w:rsidRPr="005F1E2E">
          <w:rPr>
            <w:rFonts w:ascii="Times New Roman" w:hAnsi="Times New Roman" w:cs="Times New Roman"/>
            <w:caps w:val="0"/>
            <w:noProof/>
            <w:webHidden/>
            <w:sz w:val="24"/>
            <w:szCs w:val="24"/>
          </w:rPr>
          <w:instrText xml:space="preserve"> PAGEREF _Toc118288873 \h </w:instrText>
        </w:r>
        <w:r w:rsidRPr="005F1E2E">
          <w:rPr>
            <w:rFonts w:ascii="Times New Roman" w:hAnsi="Times New Roman" w:cs="Times New Roman"/>
            <w:caps w:val="0"/>
            <w:noProof/>
            <w:webHidden/>
            <w:sz w:val="24"/>
            <w:szCs w:val="24"/>
          </w:rPr>
        </w:r>
        <w:r w:rsidRPr="005F1E2E">
          <w:rPr>
            <w:rFonts w:ascii="Times New Roman" w:hAnsi="Times New Roman" w:cs="Times New Roman"/>
            <w:caps w:val="0"/>
            <w:noProof/>
            <w:webHidden/>
            <w:sz w:val="24"/>
            <w:szCs w:val="24"/>
          </w:rPr>
          <w:fldChar w:fldCharType="separate"/>
        </w:r>
        <w:r w:rsidR="00D93669">
          <w:rPr>
            <w:rFonts w:ascii="Times New Roman" w:hAnsi="Times New Roman" w:cs="Times New Roman"/>
            <w:caps w:val="0"/>
            <w:noProof/>
            <w:webHidden/>
            <w:sz w:val="24"/>
            <w:szCs w:val="24"/>
          </w:rPr>
          <w:t>6</w:t>
        </w:r>
        <w:r w:rsidRPr="005F1E2E">
          <w:rPr>
            <w:rFonts w:ascii="Times New Roman" w:hAnsi="Times New Roman" w:cs="Times New Roman"/>
            <w:caps w:val="0"/>
            <w:noProof/>
            <w:webHidden/>
            <w:sz w:val="24"/>
            <w:szCs w:val="24"/>
          </w:rPr>
          <w:fldChar w:fldCharType="end"/>
        </w:r>
      </w:hyperlink>
    </w:p>
    <w:p w14:paraId="088F017A" w14:textId="1D71CD01" w:rsidR="00696238" w:rsidRPr="00B97EBF" w:rsidRDefault="00D55192" w:rsidP="00B97EBF">
      <w:pPr>
        <w:pStyle w:val="T1"/>
        <w:tabs>
          <w:tab w:val="right" w:leader="dot" w:pos="8210"/>
        </w:tabs>
        <w:spacing w:before="0" w:after="0"/>
        <w:ind w:firstLine="0"/>
        <w:jc w:val="both"/>
        <w:rPr>
          <w:rFonts w:ascii="Times New Roman" w:hAnsi="Times New Roman" w:cs="Times New Roman"/>
          <w:sz w:val="24"/>
          <w:szCs w:val="24"/>
        </w:rPr>
      </w:pPr>
      <w:r w:rsidRPr="005F1E2E">
        <w:rPr>
          <w:rFonts w:ascii="Times New Roman" w:hAnsi="Times New Roman" w:cs="Times New Roman"/>
          <w:caps w:val="0"/>
          <w:sz w:val="24"/>
          <w:szCs w:val="24"/>
        </w:rPr>
        <w:fldChar w:fldCharType="end"/>
      </w:r>
    </w:p>
    <w:p w14:paraId="71384D1B" w14:textId="77777777" w:rsidR="00ED38C3" w:rsidRPr="008D4BA9" w:rsidRDefault="00696238" w:rsidP="00C75C12">
      <w:pPr>
        <w:pStyle w:val="KonuBal"/>
      </w:pPr>
      <w:r>
        <w:br w:type="page"/>
      </w:r>
      <w:bookmarkStart w:id="25" w:name="_Toc523400625"/>
      <w:bookmarkStart w:id="26" w:name="_Toc118288861"/>
      <w:commentRangeStart w:id="27"/>
      <w:r w:rsidR="00ED38C3" w:rsidRPr="008D4BA9">
        <w:lastRenderedPageBreak/>
        <w:t>TABLOLAR LİSTESİ</w:t>
      </w:r>
      <w:bookmarkEnd w:id="25"/>
      <w:commentRangeEnd w:id="27"/>
      <w:r w:rsidR="00CE484B">
        <w:rPr>
          <w:rStyle w:val="AklamaBavurusu"/>
          <w:b w:val="0"/>
          <w:bCs w:val="0"/>
        </w:rPr>
        <w:commentReference w:id="27"/>
      </w:r>
      <w:bookmarkEnd w:id="26"/>
    </w:p>
    <w:p w14:paraId="17F2EFF5" w14:textId="77777777" w:rsidR="005C3DAC" w:rsidRPr="005C3DAC" w:rsidRDefault="005C3DAC" w:rsidP="00566698">
      <w:pPr>
        <w:jc w:val="right"/>
      </w:pPr>
      <w:r>
        <w:t>Sayfa No.</w:t>
      </w:r>
    </w:p>
    <w:p w14:paraId="509E780F" w14:textId="6254B63C" w:rsidR="002D0D8A" w:rsidRPr="00686A23" w:rsidRDefault="00281D57" w:rsidP="002D0D8A">
      <w:pPr>
        <w:pStyle w:val="ekillerTablosu"/>
        <w:tabs>
          <w:tab w:val="right" w:leader="dot" w:pos="8210"/>
        </w:tabs>
        <w:ind w:left="0" w:firstLine="0"/>
        <w:jc w:val="both"/>
        <w:rPr>
          <w:rFonts w:ascii="Times New Roman" w:eastAsiaTheme="minorEastAsia" w:hAnsi="Times New Roman" w:cs="Times New Roman"/>
          <w:smallCaps w:val="0"/>
          <w:noProof/>
          <w:sz w:val="24"/>
          <w:szCs w:val="24"/>
          <w:lang w:bidi="ar-SA"/>
        </w:rPr>
      </w:pPr>
      <w:r w:rsidRPr="00686A23">
        <w:rPr>
          <w:rFonts w:ascii="Times New Roman" w:hAnsi="Times New Roman" w:cs="Times New Roman"/>
          <w:smallCaps w:val="0"/>
          <w:sz w:val="24"/>
          <w:szCs w:val="24"/>
        </w:rPr>
        <w:fldChar w:fldCharType="begin"/>
      </w:r>
      <w:r w:rsidRPr="00686A23">
        <w:rPr>
          <w:rFonts w:ascii="Times New Roman" w:hAnsi="Times New Roman" w:cs="Times New Roman"/>
          <w:smallCaps w:val="0"/>
          <w:sz w:val="24"/>
          <w:szCs w:val="24"/>
        </w:rPr>
        <w:instrText xml:space="preserve"> TOC \h \z \c "Tablo" </w:instrText>
      </w:r>
      <w:r w:rsidRPr="00686A23">
        <w:rPr>
          <w:rFonts w:ascii="Times New Roman" w:hAnsi="Times New Roman" w:cs="Times New Roman"/>
          <w:smallCaps w:val="0"/>
          <w:sz w:val="24"/>
          <w:szCs w:val="24"/>
        </w:rPr>
        <w:fldChar w:fldCharType="separate"/>
      </w:r>
      <w:hyperlink w:anchor="_Toc118288892" w:history="1">
        <w:r w:rsidR="00686A23" w:rsidRPr="00686A23">
          <w:rPr>
            <w:rStyle w:val="Kpr"/>
            <w:rFonts w:ascii="Times New Roman" w:hAnsi="Times New Roman" w:cs="Times New Roman"/>
            <w:bCs/>
            <w:smallCaps w:val="0"/>
            <w:noProof/>
            <w:sz w:val="24"/>
            <w:szCs w:val="24"/>
            <w:u w:val="none"/>
          </w:rPr>
          <w:t>Tablo 2.1. Ürün Özellikleri</w:t>
        </w:r>
        <w:r w:rsidR="00686A23" w:rsidRPr="00686A23">
          <w:rPr>
            <w:rFonts w:ascii="Times New Roman" w:hAnsi="Times New Roman" w:cs="Times New Roman"/>
            <w:smallCaps w:val="0"/>
            <w:noProof/>
            <w:webHidden/>
            <w:sz w:val="24"/>
            <w:szCs w:val="24"/>
          </w:rPr>
          <w:tab/>
        </w:r>
        <w:r w:rsidR="002D0D8A" w:rsidRPr="00686A23">
          <w:rPr>
            <w:rFonts w:ascii="Times New Roman" w:hAnsi="Times New Roman" w:cs="Times New Roman"/>
            <w:smallCaps w:val="0"/>
            <w:noProof/>
            <w:webHidden/>
            <w:sz w:val="24"/>
            <w:szCs w:val="24"/>
          </w:rPr>
          <w:fldChar w:fldCharType="begin"/>
        </w:r>
        <w:r w:rsidR="002D0D8A" w:rsidRPr="00686A23">
          <w:rPr>
            <w:rFonts w:ascii="Times New Roman" w:hAnsi="Times New Roman" w:cs="Times New Roman"/>
            <w:smallCaps w:val="0"/>
            <w:noProof/>
            <w:webHidden/>
            <w:sz w:val="24"/>
            <w:szCs w:val="24"/>
          </w:rPr>
          <w:instrText xml:space="preserve"> PAGEREF _Toc118288892 \h </w:instrText>
        </w:r>
        <w:r w:rsidR="002D0D8A" w:rsidRPr="00686A23">
          <w:rPr>
            <w:rFonts w:ascii="Times New Roman" w:hAnsi="Times New Roman" w:cs="Times New Roman"/>
            <w:smallCaps w:val="0"/>
            <w:noProof/>
            <w:webHidden/>
            <w:sz w:val="24"/>
            <w:szCs w:val="24"/>
          </w:rPr>
        </w:r>
        <w:r w:rsidR="002D0D8A" w:rsidRPr="00686A23">
          <w:rPr>
            <w:rFonts w:ascii="Times New Roman" w:hAnsi="Times New Roman" w:cs="Times New Roman"/>
            <w:smallCaps w:val="0"/>
            <w:noProof/>
            <w:webHidden/>
            <w:sz w:val="24"/>
            <w:szCs w:val="24"/>
          </w:rPr>
          <w:fldChar w:fldCharType="separate"/>
        </w:r>
        <w:r w:rsidR="00D93669">
          <w:rPr>
            <w:rFonts w:ascii="Times New Roman" w:hAnsi="Times New Roman" w:cs="Times New Roman"/>
            <w:smallCaps w:val="0"/>
            <w:noProof/>
            <w:webHidden/>
            <w:sz w:val="24"/>
            <w:szCs w:val="24"/>
          </w:rPr>
          <w:t>4</w:t>
        </w:r>
        <w:r w:rsidR="002D0D8A" w:rsidRPr="00686A23">
          <w:rPr>
            <w:rFonts w:ascii="Times New Roman" w:hAnsi="Times New Roman" w:cs="Times New Roman"/>
            <w:smallCaps w:val="0"/>
            <w:noProof/>
            <w:webHidden/>
            <w:sz w:val="24"/>
            <w:szCs w:val="24"/>
          </w:rPr>
          <w:fldChar w:fldCharType="end"/>
        </w:r>
      </w:hyperlink>
    </w:p>
    <w:p w14:paraId="193E67E4" w14:textId="6A70A932" w:rsidR="00281D57" w:rsidRDefault="00281D57" w:rsidP="00281D57">
      <w:pPr>
        <w:ind w:firstLine="0"/>
      </w:pPr>
      <w:r w:rsidRPr="00686A23">
        <w:fldChar w:fldCharType="end"/>
      </w:r>
    </w:p>
    <w:p w14:paraId="2F44EE2E" w14:textId="77777777" w:rsidR="00281D57" w:rsidRDefault="00281D57" w:rsidP="00D57220"/>
    <w:p w14:paraId="38E82531" w14:textId="3CE79C59" w:rsidR="00566698" w:rsidRDefault="00566698">
      <w:pPr>
        <w:widowControl/>
        <w:autoSpaceDE/>
        <w:autoSpaceDN/>
        <w:spacing w:before="0" w:after="200" w:line="276" w:lineRule="auto"/>
        <w:ind w:firstLine="0"/>
        <w:jc w:val="left"/>
      </w:pPr>
      <w:r>
        <w:br w:type="page"/>
      </w:r>
    </w:p>
    <w:p w14:paraId="2D187777" w14:textId="6AB4ECD9" w:rsidR="00ED38C3" w:rsidRPr="008C67D4" w:rsidRDefault="00ED38C3" w:rsidP="00CF2B6A">
      <w:pPr>
        <w:pStyle w:val="KonuBal"/>
      </w:pPr>
      <w:bookmarkStart w:id="28" w:name="_Toc523400626"/>
      <w:bookmarkStart w:id="29" w:name="_Toc118288862"/>
      <w:commentRangeStart w:id="30"/>
      <w:r w:rsidRPr="008C67D4">
        <w:lastRenderedPageBreak/>
        <w:t>ŞEKİLLER LİSTESİ</w:t>
      </w:r>
      <w:bookmarkEnd w:id="28"/>
      <w:commentRangeEnd w:id="30"/>
      <w:r w:rsidR="001F35E9">
        <w:rPr>
          <w:rStyle w:val="AklamaBavurusu"/>
          <w:b w:val="0"/>
          <w:bCs w:val="0"/>
        </w:rPr>
        <w:commentReference w:id="30"/>
      </w:r>
      <w:bookmarkEnd w:id="29"/>
    </w:p>
    <w:p w14:paraId="1EABD4DE" w14:textId="03A87AF2" w:rsidR="005C3DAC" w:rsidRDefault="005C3DAC" w:rsidP="00CC6624">
      <w:pPr>
        <w:jc w:val="right"/>
      </w:pPr>
      <w:r>
        <w:t>Sayfa No.</w:t>
      </w:r>
    </w:p>
    <w:p w14:paraId="24A0CFA7" w14:textId="0A720220" w:rsidR="002D0D8A" w:rsidRPr="00686A23" w:rsidRDefault="001D428D">
      <w:pPr>
        <w:pStyle w:val="ekillerTablosu"/>
        <w:tabs>
          <w:tab w:val="right" w:leader="dot" w:pos="8210"/>
        </w:tabs>
        <w:rPr>
          <w:rFonts w:ascii="Times New Roman" w:eastAsiaTheme="minorEastAsia" w:hAnsi="Times New Roman" w:cs="Times New Roman"/>
          <w:smallCaps w:val="0"/>
          <w:noProof/>
          <w:sz w:val="24"/>
          <w:szCs w:val="24"/>
          <w:lang w:bidi="ar-SA"/>
        </w:rPr>
      </w:pPr>
      <w:r w:rsidRPr="00686A23">
        <w:rPr>
          <w:rFonts w:ascii="Times New Roman" w:hAnsi="Times New Roman" w:cs="Times New Roman"/>
          <w:smallCaps w:val="0"/>
          <w:sz w:val="24"/>
          <w:szCs w:val="24"/>
        </w:rPr>
        <w:fldChar w:fldCharType="begin"/>
      </w:r>
      <w:r w:rsidRPr="001D428D">
        <w:rPr>
          <w:rFonts w:ascii="Times New Roman" w:hAnsi="Times New Roman" w:cs="Times New Roman"/>
          <w:smallCaps w:val="0"/>
          <w:sz w:val="24"/>
          <w:szCs w:val="24"/>
        </w:rPr>
        <w:instrText xml:space="preserve"> TOC \h \z \c "Şekil" </w:instrText>
      </w:r>
      <w:r w:rsidRPr="00686A23">
        <w:rPr>
          <w:rFonts w:ascii="Times New Roman" w:hAnsi="Times New Roman" w:cs="Times New Roman"/>
          <w:smallCaps w:val="0"/>
          <w:sz w:val="24"/>
          <w:szCs w:val="24"/>
        </w:rPr>
        <w:fldChar w:fldCharType="separate"/>
      </w:r>
      <w:hyperlink w:anchor="_Toc118288972" w:history="1">
        <w:r w:rsidR="00686A23" w:rsidRPr="00686A23">
          <w:rPr>
            <w:rStyle w:val="Kpr"/>
            <w:rFonts w:ascii="Times New Roman" w:hAnsi="Times New Roman" w:cs="Times New Roman"/>
            <w:bCs/>
            <w:smallCaps w:val="0"/>
            <w:noProof/>
            <w:sz w:val="24"/>
            <w:szCs w:val="24"/>
            <w:u w:val="none"/>
          </w:rPr>
          <w:t>Şekil 2.1.</w:t>
        </w:r>
        <w:r w:rsidR="00594AB3">
          <w:rPr>
            <w:rStyle w:val="Kpr"/>
            <w:rFonts w:ascii="Times New Roman" w:hAnsi="Times New Roman" w:cs="Times New Roman"/>
            <w:bCs/>
            <w:smallCaps w:val="0"/>
            <w:noProof/>
            <w:sz w:val="24"/>
            <w:szCs w:val="24"/>
            <w:u w:val="none"/>
          </w:rPr>
          <w:t xml:space="preserve"> </w:t>
        </w:r>
        <w:r w:rsidR="00686A23" w:rsidRPr="00686A23">
          <w:rPr>
            <w:rStyle w:val="Kpr"/>
            <w:rFonts w:ascii="Times New Roman" w:hAnsi="Times New Roman" w:cs="Times New Roman"/>
            <w:bCs/>
            <w:smallCaps w:val="0"/>
            <w:noProof/>
            <w:sz w:val="24"/>
            <w:szCs w:val="24"/>
            <w:u w:val="none"/>
          </w:rPr>
          <w:t>Beyaz Eşya Dağılımı</w:t>
        </w:r>
        <w:r w:rsidR="00686A23" w:rsidRPr="00686A23">
          <w:rPr>
            <w:rFonts w:ascii="Times New Roman" w:hAnsi="Times New Roman" w:cs="Times New Roman"/>
            <w:smallCaps w:val="0"/>
            <w:noProof/>
            <w:webHidden/>
            <w:sz w:val="24"/>
            <w:szCs w:val="24"/>
          </w:rPr>
          <w:tab/>
        </w:r>
        <w:r w:rsidR="002D0D8A" w:rsidRPr="00686A23">
          <w:rPr>
            <w:rFonts w:ascii="Times New Roman" w:hAnsi="Times New Roman" w:cs="Times New Roman"/>
            <w:smallCaps w:val="0"/>
            <w:noProof/>
            <w:webHidden/>
            <w:sz w:val="24"/>
            <w:szCs w:val="24"/>
          </w:rPr>
          <w:fldChar w:fldCharType="begin"/>
        </w:r>
        <w:r w:rsidR="002D0D8A" w:rsidRPr="00686A23">
          <w:rPr>
            <w:rFonts w:ascii="Times New Roman" w:hAnsi="Times New Roman" w:cs="Times New Roman"/>
            <w:smallCaps w:val="0"/>
            <w:noProof/>
            <w:webHidden/>
            <w:sz w:val="24"/>
            <w:szCs w:val="24"/>
          </w:rPr>
          <w:instrText xml:space="preserve"> PAGEREF _Toc118288972 \h </w:instrText>
        </w:r>
        <w:r w:rsidR="002D0D8A" w:rsidRPr="00686A23">
          <w:rPr>
            <w:rFonts w:ascii="Times New Roman" w:hAnsi="Times New Roman" w:cs="Times New Roman"/>
            <w:smallCaps w:val="0"/>
            <w:noProof/>
            <w:webHidden/>
            <w:sz w:val="24"/>
            <w:szCs w:val="24"/>
          </w:rPr>
        </w:r>
        <w:r w:rsidR="002D0D8A" w:rsidRPr="00686A23">
          <w:rPr>
            <w:rFonts w:ascii="Times New Roman" w:hAnsi="Times New Roman" w:cs="Times New Roman"/>
            <w:smallCaps w:val="0"/>
            <w:noProof/>
            <w:webHidden/>
            <w:sz w:val="24"/>
            <w:szCs w:val="24"/>
          </w:rPr>
          <w:fldChar w:fldCharType="separate"/>
        </w:r>
        <w:r w:rsidR="00D93669">
          <w:rPr>
            <w:rFonts w:ascii="Times New Roman" w:hAnsi="Times New Roman" w:cs="Times New Roman"/>
            <w:smallCaps w:val="0"/>
            <w:noProof/>
            <w:webHidden/>
            <w:sz w:val="24"/>
            <w:szCs w:val="24"/>
          </w:rPr>
          <w:t>3</w:t>
        </w:r>
        <w:r w:rsidR="002D0D8A" w:rsidRPr="00686A23">
          <w:rPr>
            <w:rFonts w:ascii="Times New Roman" w:hAnsi="Times New Roman" w:cs="Times New Roman"/>
            <w:smallCaps w:val="0"/>
            <w:noProof/>
            <w:webHidden/>
            <w:sz w:val="24"/>
            <w:szCs w:val="24"/>
          </w:rPr>
          <w:fldChar w:fldCharType="end"/>
        </w:r>
      </w:hyperlink>
    </w:p>
    <w:p w14:paraId="71814976" w14:textId="484B0306" w:rsidR="003570D5" w:rsidRDefault="001D428D" w:rsidP="00281D57">
      <w:pPr>
        <w:ind w:firstLine="0"/>
      </w:pPr>
      <w:r w:rsidRPr="00686A23">
        <w:fldChar w:fldCharType="end"/>
      </w:r>
    </w:p>
    <w:p w14:paraId="273AD88A" w14:textId="38C15EC6" w:rsidR="00466488" w:rsidRDefault="00466488">
      <w:pPr>
        <w:widowControl/>
        <w:autoSpaceDE/>
        <w:autoSpaceDN/>
        <w:spacing w:before="0" w:after="200" w:line="276" w:lineRule="auto"/>
        <w:ind w:firstLine="0"/>
        <w:jc w:val="left"/>
      </w:pPr>
      <w:r>
        <w:br w:type="page"/>
      </w:r>
    </w:p>
    <w:p w14:paraId="2A7B822F" w14:textId="7514C82B" w:rsidR="00ED38C3" w:rsidRPr="006C30D0" w:rsidRDefault="00ED38C3" w:rsidP="00466488">
      <w:pPr>
        <w:pStyle w:val="KonuBal"/>
      </w:pPr>
      <w:bookmarkStart w:id="31" w:name="_Toc523400627"/>
      <w:bookmarkStart w:id="32" w:name="_Toc118288863"/>
      <w:commentRangeStart w:id="33"/>
      <w:r w:rsidRPr="006C30D0">
        <w:lastRenderedPageBreak/>
        <w:t>KISALTMALAR LİSTESİ</w:t>
      </w:r>
      <w:bookmarkEnd w:id="31"/>
      <w:commentRangeEnd w:id="33"/>
      <w:r w:rsidR="001F35E9">
        <w:rPr>
          <w:rStyle w:val="AklamaBavurusu"/>
          <w:b w:val="0"/>
          <w:bCs w:val="0"/>
        </w:rPr>
        <w:commentReference w:id="33"/>
      </w:r>
      <w:bookmarkEnd w:id="32"/>
    </w:p>
    <w:p w14:paraId="1AC19618" w14:textId="4407B2FC" w:rsidR="00E70490" w:rsidRPr="00945313" w:rsidRDefault="00E70490" w:rsidP="00D57220">
      <w:r>
        <w:t>AB</w:t>
      </w:r>
      <w:r w:rsidR="008A3B0E">
        <w:t xml:space="preserve">      </w:t>
      </w:r>
      <w:r>
        <w:t xml:space="preserve">: </w:t>
      </w:r>
      <w:r w:rsidRPr="00945313">
        <w:t>Avrupa Birliği</w:t>
      </w:r>
    </w:p>
    <w:p w14:paraId="0FA7CC39" w14:textId="0B0A4C2B" w:rsidR="00E70490" w:rsidRPr="00945313" w:rsidRDefault="00E70490" w:rsidP="00D57220">
      <w:r w:rsidRPr="00945313">
        <w:t>ABD</w:t>
      </w:r>
      <w:r w:rsidR="008A3B0E">
        <w:t xml:space="preserve">   </w:t>
      </w:r>
      <w:r w:rsidRPr="00945313">
        <w:t>: Amerika Birleşik Devletleri</w:t>
      </w:r>
    </w:p>
    <w:p w14:paraId="33524E58" w14:textId="64D4630F" w:rsidR="00E70490" w:rsidRPr="00945313" w:rsidRDefault="00E70490" w:rsidP="00D57220">
      <w:r w:rsidRPr="00945313">
        <w:t>GMSH</w:t>
      </w:r>
      <w:r w:rsidRPr="00945313">
        <w:tab/>
        <w:t>: Gayri Safi Milli Hâsıla</w:t>
      </w:r>
    </w:p>
    <w:p w14:paraId="7794632D" w14:textId="42E92891" w:rsidR="00E70490" w:rsidRPr="00945313" w:rsidRDefault="00E70490" w:rsidP="00D57220">
      <w:r w:rsidRPr="00945313">
        <w:t>GSYH</w:t>
      </w:r>
      <w:r w:rsidR="008A3B0E">
        <w:t xml:space="preserve"> </w:t>
      </w:r>
      <w:r w:rsidRPr="00945313">
        <w:t>: Gayri Safi Yurtiçi Hâsıla</w:t>
      </w:r>
    </w:p>
    <w:p w14:paraId="12ADB40E" w14:textId="74CF0F32" w:rsidR="00E70490" w:rsidRPr="00945313" w:rsidRDefault="00E70490" w:rsidP="00D57220">
      <w:r w:rsidRPr="00945313">
        <w:t>IMF</w:t>
      </w:r>
      <w:r w:rsidR="008A3B0E">
        <w:t xml:space="preserve">     </w:t>
      </w:r>
      <w:r w:rsidRPr="00945313">
        <w:t xml:space="preserve">: </w:t>
      </w:r>
      <w:r w:rsidRPr="005B0DDC">
        <w:t>International Monetary Fund</w:t>
      </w:r>
      <w:r>
        <w:t xml:space="preserve">/ </w:t>
      </w:r>
      <w:r w:rsidRPr="00945313">
        <w:t>Uluslararası Para Fonu</w:t>
      </w:r>
    </w:p>
    <w:p w14:paraId="2CE1368F" w14:textId="44DBCE5C" w:rsidR="00E70490" w:rsidRPr="00945313" w:rsidRDefault="00E70490" w:rsidP="00D57220">
      <w:r w:rsidRPr="00945313">
        <w:t>İTO</w:t>
      </w:r>
      <w:r w:rsidR="008A3B0E">
        <w:t xml:space="preserve">      </w:t>
      </w:r>
      <w:r w:rsidRPr="00945313">
        <w:t>: İstanbul Ticaret Odası</w:t>
      </w:r>
    </w:p>
    <w:p w14:paraId="56F6CBA3" w14:textId="65F788C4" w:rsidR="00E70490" w:rsidRPr="00945313" w:rsidRDefault="00E70490" w:rsidP="00D57220">
      <w:r w:rsidRPr="00945313">
        <w:t>kWh</w:t>
      </w:r>
      <w:r w:rsidR="008A3B0E">
        <w:t xml:space="preserve">     </w:t>
      </w:r>
      <w:r w:rsidRPr="00945313">
        <w:t>: kilowatt saat</w:t>
      </w:r>
    </w:p>
    <w:p w14:paraId="54EF1530" w14:textId="03F4C891" w:rsidR="00E70490" w:rsidRPr="00945313" w:rsidRDefault="00E70490" w:rsidP="00D57220">
      <w:r w:rsidRPr="00945313">
        <w:t>MÖ</w:t>
      </w:r>
      <w:r w:rsidR="008A3B0E">
        <w:t xml:space="preserve">       </w:t>
      </w:r>
      <w:r w:rsidRPr="00945313">
        <w:t>: Milattan Önce</w:t>
      </w:r>
    </w:p>
    <w:p w14:paraId="730CBEA2" w14:textId="2FA9A5C2" w:rsidR="00E70490" w:rsidRDefault="00E70490" w:rsidP="00D57220">
      <w:r>
        <w:t>vb.</w:t>
      </w:r>
      <w:r w:rsidR="008A3B0E">
        <w:t xml:space="preserve">        </w:t>
      </w:r>
      <w:r>
        <w:t>: Ve benzeri</w:t>
      </w:r>
    </w:p>
    <w:p w14:paraId="6CF44396" w14:textId="44D169DE" w:rsidR="005B0DDC" w:rsidRDefault="005B0DDC" w:rsidP="00D57220"/>
    <w:p w14:paraId="30D74EBA" w14:textId="77777777" w:rsidR="00B66427" w:rsidRDefault="00B66427" w:rsidP="00D57220"/>
    <w:p w14:paraId="7047E47C" w14:textId="02AD366E" w:rsidR="003E25F0" w:rsidRPr="00F26453" w:rsidRDefault="008D4BA9" w:rsidP="00F26453">
      <w:pPr>
        <w:sectPr w:rsidR="003E25F0" w:rsidRPr="00F26453" w:rsidSect="005A46C3">
          <w:footerReference w:type="default" r:id="rId18"/>
          <w:pgSz w:w="11906" w:h="16838"/>
          <w:pgMar w:top="1701" w:right="1418" w:bottom="1701" w:left="2268" w:header="709" w:footer="709" w:gutter="0"/>
          <w:pgNumType w:fmt="lowerRoman" w:start="2"/>
          <w:cols w:space="708"/>
          <w:docGrid w:linePitch="360"/>
        </w:sectPr>
      </w:pPr>
      <w:r>
        <w:br w:type="page"/>
      </w:r>
    </w:p>
    <w:p w14:paraId="55C40B34" w14:textId="28A138CA" w:rsidR="00ED38C3" w:rsidRPr="006C30D0" w:rsidRDefault="00ED38C3" w:rsidP="00247E4B">
      <w:pPr>
        <w:pStyle w:val="KonuBal"/>
      </w:pPr>
      <w:bookmarkStart w:id="34" w:name="_Toc523400628"/>
      <w:bookmarkStart w:id="35" w:name="_Toc118288864"/>
      <w:commentRangeStart w:id="36"/>
      <w:r w:rsidRPr="006C30D0">
        <w:lastRenderedPageBreak/>
        <w:t>GİRİŞ</w:t>
      </w:r>
      <w:bookmarkEnd w:id="34"/>
      <w:commentRangeEnd w:id="36"/>
      <w:r w:rsidR="001F35E9">
        <w:rPr>
          <w:rStyle w:val="AklamaBavurusu"/>
          <w:b w:val="0"/>
          <w:bCs w:val="0"/>
        </w:rPr>
        <w:commentReference w:id="36"/>
      </w:r>
      <w:bookmarkEnd w:id="35"/>
    </w:p>
    <w:p w14:paraId="5CEEA35B" w14:textId="77777777" w:rsidR="00AC2394" w:rsidRDefault="00AC2394" w:rsidP="00D57220">
      <w:r w:rsidRPr="00B01D35">
        <w:t>Yaygın inancın tersine, Lorem Ipsum rastgele sözcüklerden oluşmaz. Kökleri M.Ö. 45 tarihinden bu yana klasik Latin edebiyatına kadar uzanan 2000 yıllık bir geçmişi vardır. Virginia'daki Hampden-Sydney College'dan Latince profesörü Richard McClintock, bir Lorem Ipsum pasajında geçen ve anlaşılması en güç sözcüklerden biri olan 'consectetur' sözcüğünün klasik edebiyattaki örneklerini incelediğinde kesin bir kaynağa ulaşmıştır. Lorm Ipsum, Çiçero tarafından M.Ö. 45 tarihinde kaleme alınan "de Finibus Bonorum et Malorum" (İyi ve Kötünün Uç Sınırları) eserinin 1.10.32 ve 1.10.33 sayılı bölümlerinden gelmektedir. Bu kitap, ahlak kuramı üzerine bir tezdir ve Rönesans döneminde çok popüler olmuştur. Lorem Ipsum pasajının ilk satırı olan "Lorem ipsum dolor sit amet" 1.10.32 sayılı bölümdeki bir satırdan gelmektedir.</w:t>
      </w:r>
    </w:p>
    <w:p w14:paraId="49FDAF40" w14:textId="5CF5EB95" w:rsidR="00AC2394" w:rsidRDefault="00AC2394" w:rsidP="00D57220">
      <w:r w:rsidRPr="00B01D35">
        <w:t xml:space="preserve">1500'lerden beri kullanılmakta olan standard Lorem Ipsum metinleri ilgilenenler için yeniden üretilmiştir. Çiçero tarafından yazılan 1.10.32 ve 1.10.33 bölümleri de 1914 H. Rackham çevirisinden alınan İngilizce sürümleri eşliğinde özgün </w:t>
      </w:r>
      <w:r>
        <w:t>b</w:t>
      </w:r>
      <w:r w:rsidR="00D56F86">
        <w:t>içiminden yeniden üretilmiştir.</w:t>
      </w:r>
    </w:p>
    <w:p w14:paraId="615B9C54" w14:textId="12891D42" w:rsidR="00247E4B" w:rsidRDefault="00247E4B" w:rsidP="00D57220"/>
    <w:p w14:paraId="31341F2E" w14:textId="7D172A6A" w:rsidR="00247E4B" w:rsidRDefault="00247E4B">
      <w:pPr>
        <w:widowControl/>
        <w:autoSpaceDE/>
        <w:autoSpaceDN/>
        <w:spacing w:before="0" w:after="200" w:line="276" w:lineRule="auto"/>
        <w:ind w:firstLine="0"/>
        <w:jc w:val="left"/>
      </w:pPr>
      <w:r>
        <w:br w:type="page"/>
      </w:r>
    </w:p>
    <w:p w14:paraId="3D63F53D" w14:textId="60309F95" w:rsidR="003877B7" w:rsidRPr="00B116E8" w:rsidRDefault="003877B7" w:rsidP="00376D30">
      <w:pPr>
        <w:pStyle w:val="Balk1"/>
        <w:jc w:val="center"/>
      </w:pPr>
      <w:bookmarkStart w:id="37" w:name="_Toc523400630"/>
      <w:bookmarkStart w:id="38" w:name="_Toc118288865"/>
      <w:r w:rsidRPr="00B116E8">
        <w:lastRenderedPageBreak/>
        <w:t>LOREM İPSUM TARİHİ</w:t>
      </w:r>
      <w:bookmarkEnd w:id="37"/>
      <w:bookmarkEnd w:id="38"/>
    </w:p>
    <w:p w14:paraId="00A18E99" w14:textId="77777777" w:rsidR="003877B7" w:rsidRDefault="003877B7" w:rsidP="00D57220">
      <w:r w:rsidRPr="00B01D3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w:t>
      </w:r>
      <w:r>
        <w:t xml:space="preserve"> mollit anim id est laborum.</w:t>
      </w:r>
    </w:p>
    <w:p w14:paraId="773BF021" w14:textId="41A589FC" w:rsidR="003877B7" w:rsidRPr="00945313" w:rsidRDefault="00376D30" w:rsidP="00376D30">
      <w:pPr>
        <w:pStyle w:val="Balk2"/>
        <w:ind w:left="709"/>
      </w:pPr>
      <w:bookmarkStart w:id="39" w:name="_Toc523400632"/>
      <w:bookmarkStart w:id="40" w:name="_Toc118288866"/>
      <w:r w:rsidRPr="00376D30">
        <w:t>1.</w:t>
      </w:r>
      <w:r>
        <w:t xml:space="preserve">1. </w:t>
      </w:r>
      <w:r w:rsidR="003877B7" w:rsidRPr="00B01D35">
        <w:t xml:space="preserve">M.Ö. 45 Tarihinde Çiçero </w:t>
      </w:r>
      <w:r w:rsidR="003877B7" w:rsidRPr="008750C0">
        <w:t>Tarafından</w:t>
      </w:r>
      <w:r w:rsidR="003877B7" w:rsidRPr="00B01D35">
        <w:t xml:space="preserve"> Yazılan</w:t>
      </w:r>
      <w:r w:rsidR="003877B7">
        <w:t xml:space="preserve"> Finibus Bonorum Et Malorum</w:t>
      </w:r>
      <w:bookmarkEnd w:id="39"/>
      <w:bookmarkEnd w:id="40"/>
    </w:p>
    <w:p w14:paraId="080E5FA7" w14:textId="738D7B6A" w:rsidR="003877B7" w:rsidRPr="00E164D3" w:rsidRDefault="003877B7" w:rsidP="005F393C">
      <w:pPr>
        <w:rPr>
          <w:b/>
          <w:bCs/>
        </w:rPr>
      </w:pPr>
      <w:r w:rsidRPr="00B01D35">
        <w:rPr>
          <w:noProof/>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w:t>
      </w:r>
      <w:r w:rsidRPr="0058112C">
        <w:rPr>
          <w:noProof/>
        </w:rPr>
        <w:t>.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2A7830B5" w14:textId="2B344430" w:rsidR="008750C0" w:rsidRDefault="00AE6DBD" w:rsidP="00D57220">
      <w:pPr>
        <w:rPr>
          <w:b/>
          <w:bCs/>
        </w:rPr>
      </w:pPr>
      <w:r w:rsidRPr="0030520E">
        <w:rPr>
          <w:b/>
          <w:bCs/>
          <w:color w:val="FF0000"/>
        </w:rPr>
        <w:t>Bölüm sonu sayfalarının fazla boş kalmamasına dikkat ediniz. Tabloların aynı sayfada olmasına, Konu, bölüm ve 1. Derece başlıkların yeni sayfada olmasına</w:t>
      </w:r>
      <w:r w:rsidR="009434D7">
        <w:rPr>
          <w:b/>
          <w:bCs/>
          <w:color w:val="FF0000"/>
        </w:rPr>
        <w:t>,</w:t>
      </w:r>
      <w:r w:rsidR="00FA3016" w:rsidRPr="0030520E">
        <w:rPr>
          <w:b/>
          <w:bCs/>
          <w:color w:val="FF0000"/>
        </w:rPr>
        <w:t xml:space="preserve"> sayfa sonu ve sayfa başında 3 satırdan az satır kalmamasına </w:t>
      </w:r>
      <w:r w:rsidRPr="0030520E">
        <w:rPr>
          <w:b/>
          <w:bCs/>
          <w:color w:val="FF0000"/>
        </w:rPr>
        <w:t>dikkat ediniz.</w:t>
      </w:r>
      <w:r w:rsidR="00FA3016" w:rsidRPr="0030520E">
        <w:rPr>
          <w:b/>
          <w:bCs/>
        </w:rPr>
        <w:t xml:space="preserve"> </w:t>
      </w:r>
    </w:p>
    <w:p w14:paraId="7E243110" w14:textId="77777777" w:rsidR="00651639" w:rsidRPr="00651639" w:rsidRDefault="00651639" w:rsidP="00651639">
      <w:pPr>
        <w:widowControl/>
        <w:autoSpaceDE/>
        <w:autoSpaceDN/>
        <w:rPr>
          <w:rFonts w:eastAsiaTheme="minorHAnsi" w:cstheme="minorBidi"/>
          <w:b/>
          <w:color w:val="FF0000"/>
          <w:szCs w:val="22"/>
          <w:lang w:eastAsia="en-US" w:bidi="ar-SA"/>
        </w:rPr>
      </w:pPr>
      <w:r w:rsidRPr="00651639">
        <w:rPr>
          <w:rFonts w:eastAsiaTheme="minorHAnsi" w:cstheme="minorBidi"/>
          <w:b/>
          <w:color w:val="FF0000"/>
          <w:szCs w:val="22"/>
          <w:lang w:eastAsia="en-US" w:bidi="ar-SA"/>
        </w:rPr>
        <w:t>Yeni bir “birinci dereceden başlık” a geçmeden önce “Sayfa Düzeni</w:t>
      </w:r>
      <w:r w:rsidRPr="00651639">
        <w:rPr>
          <w:rFonts w:eastAsiaTheme="minorHAnsi" w:cstheme="minorBidi"/>
          <w:b/>
          <w:color w:val="FF0000"/>
          <w:szCs w:val="22"/>
          <w:lang w:eastAsia="en-US" w:bidi="ar-SA"/>
        </w:rPr>
        <w:sym w:font="Wingdings" w:char="F0E0"/>
      </w:r>
      <w:r w:rsidRPr="00651639">
        <w:rPr>
          <w:rFonts w:eastAsiaTheme="minorHAnsi" w:cstheme="minorBidi"/>
          <w:b/>
          <w:color w:val="FF0000"/>
          <w:szCs w:val="22"/>
          <w:lang w:eastAsia="en-US" w:bidi="ar-SA"/>
        </w:rPr>
        <w:t>Kesmeler</w:t>
      </w:r>
      <w:r w:rsidRPr="00651639">
        <w:rPr>
          <w:rFonts w:eastAsiaTheme="minorHAnsi" w:cstheme="minorBidi"/>
          <w:b/>
          <w:color w:val="FF0000"/>
          <w:szCs w:val="22"/>
          <w:lang w:eastAsia="en-US" w:bidi="ar-SA"/>
        </w:rPr>
        <w:sym w:font="Wingdings" w:char="F0E0"/>
      </w:r>
      <w:r w:rsidRPr="00651639">
        <w:rPr>
          <w:rFonts w:eastAsiaTheme="minorHAnsi" w:cstheme="minorBidi"/>
          <w:b/>
          <w:color w:val="FF0000"/>
          <w:szCs w:val="22"/>
          <w:lang w:eastAsia="en-US" w:bidi="ar-SA"/>
        </w:rPr>
        <w:t>Sonraki Sayfa” sekmelerini tıklayarak “</w:t>
      </w:r>
      <w:r w:rsidRPr="00651639">
        <w:rPr>
          <w:rFonts w:eastAsiaTheme="minorHAnsi" w:cstheme="minorBidi"/>
          <w:b/>
          <w:bCs/>
          <w:color w:val="FF0000"/>
          <w:szCs w:val="22"/>
          <w:lang w:eastAsia="en-US" w:bidi="ar-SA"/>
        </w:rPr>
        <w:t>Bölüm Sonu</w:t>
      </w:r>
      <w:r w:rsidRPr="00651639">
        <w:rPr>
          <w:rFonts w:eastAsiaTheme="minorHAnsi" w:cstheme="minorBidi"/>
          <w:b/>
          <w:color w:val="FF0000"/>
          <w:szCs w:val="22"/>
          <w:lang w:eastAsia="en-US" w:bidi="ar-SA"/>
        </w:rPr>
        <w:t xml:space="preserve"> (Sonraki Sayfa)” eklemelisiniz. Bu şekilde yapmadığınız takdirde birinci dereceden başlıklar yukarıdan 72 pt olarak gözükmez. Bu sayede “birinci dereceden başlıklar yeni bir sayfada başlamalı” kuralına da uymuş olursunuz.</w:t>
      </w:r>
    </w:p>
    <w:p w14:paraId="3BD4665B" w14:textId="77777777" w:rsidR="00D66ABA" w:rsidRDefault="003877B7" w:rsidP="00376D30">
      <w:pPr>
        <w:pStyle w:val="Balk1"/>
        <w:jc w:val="center"/>
      </w:pPr>
      <w:bookmarkStart w:id="41" w:name="_Toc523400635"/>
      <w:bookmarkStart w:id="42" w:name="_Toc118288867"/>
      <w:r w:rsidRPr="00AD4E86">
        <w:lastRenderedPageBreak/>
        <w:t>LOREM İPSUM KULLANIMI</w:t>
      </w:r>
      <w:bookmarkStart w:id="43" w:name="_Toc523400636"/>
      <w:bookmarkEnd w:id="41"/>
      <w:bookmarkEnd w:id="42"/>
    </w:p>
    <w:p w14:paraId="184E53AB" w14:textId="5CB0D9BA" w:rsidR="003877B7" w:rsidRPr="00376D30" w:rsidRDefault="00376D30" w:rsidP="00376D30">
      <w:pPr>
        <w:pStyle w:val="Balk2"/>
        <w:ind w:left="1418" w:hanging="709"/>
      </w:pPr>
      <w:bookmarkStart w:id="44" w:name="_Toc118288868"/>
      <w:r w:rsidRPr="00376D30">
        <w:t xml:space="preserve">2.1. </w:t>
      </w:r>
      <w:r w:rsidR="003877B7" w:rsidRPr="00376D30">
        <w:t>Matbaa Baskılarında Kullanımı</w:t>
      </w:r>
      <w:bookmarkEnd w:id="43"/>
      <w:bookmarkEnd w:id="44"/>
    </w:p>
    <w:p w14:paraId="0FEC75A8" w14:textId="4CF19511" w:rsidR="003877B7" w:rsidRDefault="003877B7" w:rsidP="00D57220">
      <w:r>
        <w:t>Lorem ipsum dolor sit amet, consectetur adipiscing elit. Maecenas vitae posuere velit. Praesent tristique lacus at orci laoreet, vitae faucibus odio rhoncus. Quisque rutrum diam diam, in cursus arcu porta vel. Suspendisse pulvinar elementum orci, eu condimentum nibh ornare eu. Proin lacinia, turpis in efficitur maximus, lorem libero vehicula nibh, vitae laoreet nisi tortor at quam. Quisque porta lectus dolor, sed varius leo molestie eget. Maecenas id lorem in justo semper malesuada. Cras aliquet urna id lorem egestas, quis dictum elit aliquam. Morbi vel risus vestibulum dolor commodo viverra id quis sem. Suspendisse sed tempor tellus. Quisque quam urna, pharetra ac porta sed, mattis id orci. Praesent tellus lorem, venenatis nec blandit sit amet, tincidunt vel dolor. Mauris nisl odio, congue sit amet lectus quis, semper molestie ipsum. Vestibulum ligula mi, ullamcorper eget faucibus ut, porttitor commodo arcu.</w:t>
      </w:r>
    </w:p>
    <w:p w14:paraId="00D4310F" w14:textId="77777777" w:rsidR="00293F89" w:rsidRDefault="00293F89" w:rsidP="00D57220"/>
    <w:p w14:paraId="137F3400" w14:textId="77777777" w:rsidR="00C055B2" w:rsidRDefault="00057946" w:rsidP="00C055B2">
      <w:pPr>
        <w:keepNext/>
      </w:pPr>
      <w:r w:rsidRPr="00D300C9">
        <w:rPr>
          <w:noProof/>
          <w:lang w:bidi="ar-SA"/>
        </w:rPr>
        <w:drawing>
          <wp:inline distT="0" distB="0" distL="0" distR="0" wp14:anchorId="2ABCAA2F" wp14:editId="5113FB6E">
            <wp:extent cx="4680000" cy="2108384"/>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l="20583" t="34818" r="23479" b="20377"/>
                    <a:stretch>
                      <a:fillRect/>
                    </a:stretch>
                  </pic:blipFill>
                  <pic:spPr bwMode="auto">
                    <a:xfrm>
                      <a:off x="0" y="0"/>
                      <a:ext cx="4680000" cy="2108384"/>
                    </a:xfrm>
                    <a:prstGeom prst="rect">
                      <a:avLst/>
                    </a:prstGeom>
                    <a:noFill/>
                    <a:ln w="9525">
                      <a:noFill/>
                      <a:miter lim="800000"/>
                      <a:headEnd/>
                      <a:tailEnd/>
                    </a:ln>
                  </pic:spPr>
                </pic:pic>
              </a:graphicData>
            </a:graphic>
          </wp:inline>
        </w:drawing>
      </w:r>
    </w:p>
    <w:p w14:paraId="23B6DFE5" w14:textId="10832EF2" w:rsidR="00057946" w:rsidRPr="00C055B2" w:rsidRDefault="00C055B2" w:rsidP="00EF032F">
      <w:pPr>
        <w:pStyle w:val="ResimYazs"/>
        <w:ind w:firstLine="0"/>
        <w:jc w:val="center"/>
        <w:rPr>
          <w:b/>
          <w:bCs/>
          <w:sz w:val="24"/>
          <w:szCs w:val="24"/>
        </w:rPr>
      </w:pPr>
      <w:bookmarkStart w:id="45" w:name="_Toc118288972"/>
      <w:r w:rsidRPr="00C055B2">
        <w:rPr>
          <w:b/>
          <w:bCs/>
          <w:sz w:val="24"/>
          <w:szCs w:val="24"/>
        </w:rPr>
        <w:t xml:space="preserve">Şekil </w:t>
      </w:r>
      <w:r w:rsidRPr="00C055B2">
        <w:rPr>
          <w:b/>
          <w:bCs/>
          <w:sz w:val="24"/>
          <w:szCs w:val="24"/>
        </w:rPr>
        <w:fldChar w:fldCharType="begin"/>
      </w:r>
      <w:r w:rsidRPr="00C055B2">
        <w:rPr>
          <w:b/>
          <w:bCs/>
          <w:sz w:val="24"/>
          <w:szCs w:val="24"/>
        </w:rPr>
        <w:instrText xml:space="preserve"> STYLEREF 1 \s </w:instrText>
      </w:r>
      <w:r w:rsidRPr="00C055B2">
        <w:rPr>
          <w:b/>
          <w:bCs/>
          <w:sz w:val="24"/>
          <w:szCs w:val="24"/>
        </w:rPr>
        <w:fldChar w:fldCharType="separate"/>
      </w:r>
      <w:r w:rsidR="00D93669">
        <w:rPr>
          <w:b/>
          <w:bCs/>
          <w:noProof/>
          <w:sz w:val="24"/>
          <w:szCs w:val="24"/>
        </w:rPr>
        <w:t>2</w:t>
      </w:r>
      <w:r w:rsidRPr="00C055B2">
        <w:rPr>
          <w:b/>
          <w:bCs/>
          <w:sz w:val="24"/>
          <w:szCs w:val="24"/>
        </w:rPr>
        <w:fldChar w:fldCharType="end"/>
      </w:r>
      <w:r w:rsidRPr="00C055B2">
        <w:rPr>
          <w:b/>
          <w:bCs/>
          <w:sz w:val="24"/>
          <w:szCs w:val="24"/>
        </w:rPr>
        <w:t>.</w:t>
      </w:r>
      <w:r w:rsidRPr="00C055B2">
        <w:rPr>
          <w:b/>
          <w:bCs/>
          <w:sz w:val="24"/>
          <w:szCs w:val="24"/>
        </w:rPr>
        <w:fldChar w:fldCharType="begin"/>
      </w:r>
      <w:r w:rsidRPr="00C055B2">
        <w:rPr>
          <w:b/>
          <w:bCs/>
          <w:sz w:val="24"/>
          <w:szCs w:val="24"/>
        </w:rPr>
        <w:instrText xml:space="preserve"> SEQ Şekil \* ARABIC \s 1 </w:instrText>
      </w:r>
      <w:r w:rsidRPr="00C055B2">
        <w:rPr>
          <w:b/>
          <w:bCs/>
          <w:sz w:val="24"/>
          <w:szCs w:val="24"/>
        </w:rPr>
        <w:fldChar w:fldCharType="separate"/>
      </w:r>
      <w:r w:rsidR="00D93669">
        <w:rPr>
          <w:b/>
          <w:bCs/>
          <w:noProof/>
          <w:sz w:val="24"/>
          <w:szCs w:val="24"/>
        </w:rPr>
        <w:t>1</w:t>
      </w:r>
      <w:r w:rsidRPr="00C055B2">
        <w:rPr>
          <w:b/>
          <w:bCs/>
          <w:sz w:val="24"/>
          <w:szCs w:val="24"/>
        </w:rPr>
        <w:fldChar w:fldCharType="end"/>
      </w:r>
      <w:r w:rsidRPr="00C055B2">
        <w:rPr>
          <w:b/>
          <w:bCs/>
          <w:sz w:val="24"/>
          <w:szCs w:val="24"/>
        </w:rPr>
        <w:t>.Beyaz Eşya Dağılımı</w:t>
      </w:r>
      <w:bookmarkEnd w:id="45"/>
    </w:p>
    <w:p w14:paraId="5A765DA6" w14:textId="583FD32D" w:rsidR="00057946" w:rsidRPr="00C055B2" w:rsidRDefault="00057946" w:rsidP="00EF032F">
      <w:pPr>
        <w:pStyle w:val="ResimYazs"/>
        <w:ind w:firstLine="0"/>
        <w:jc w:val="center"/>
      </w:pPr>
      <w:r w:rsidRPr="00C055B2">
        <w:t>Kaynak: Sudhaman &amp; Thangavel, 2015</w:t>
      </w:r>
    </w:p>
    <w:p w14:paraId="6EE740FA" w14:textId="38B4B500" w:rsidR="00326426" w:rsidRDefault="00326426" w:rsidP="00326426"/>
    <w:p w14:paraId="07909659" w14:textId="77777777" w:rsidR="00326426" w:rsidRPr="00326426" w:rsidRDefault="00326426" w:rsidP="00326426"/>
    <w:p w14:paraId="27624407" w14:textId="73DA802E" w:rsidR="00057946" w:rsidRDefault="00057946" w:rsidP="00057946">
      <w:pPr>
        <w:pStyle w:val="ResimYazs"/>
        <w:rPr>
          <w:b/>
          <w:bCs/>
        </w:rPr>
      </w:pPr>
    </w:p>
    <w:p w14:paraId="18B56B97" w14:textId="79C12FAE" w:rsidR="00B17AC1" w:rsidRPr="00EF032F" w:rsidRDefault="00B17AC1" w:rsidP="00EF032F">
      <w:pPr>
        <w:pStyle w:val="ResimYazs"/>
        <w:keepNext/>
        <w:spacing w:line="360" w:lineRule="auto"/>
        <w:rPr>
          <w:b/>
          <w:bCs/>
          <w:sz w:val="24"/>
          <w:szCs w:val="24"/>
        </w:rPr>
      </w:pPr>
    </w:p>
    <w:p w14:paraId="5C2A86C7" w14:textId="63ED7354" w:rsidR="00EF032F" w:rsidRPr="00EF032F" w:rsidRDefault="00EF032F" w:rsidP="00EF032F">
      <w:pPr>
        <w:pStyle w:val="ResimYazs"/>
        <w:keepNext/>
        <w:spacing w:line="360" w:lineRule="auto"/>
        <w:ind w:firstLine="0"/>
        <w:jc w:val="center"/>
        <w:rPr>
          <w:b/>
          <w:bCs/>
          <w:sz w:val="24"/>
          <w:szCs w:val="24"/>
        </w:rPr>
      </w:pPr>
      <w:bookmarkStart w:id="46" w:name="_Toc118288892"/>
      <w:r w:rsidRPr="00EF032F">
        <w:rPr>
          <w:b/>
          <w:bCs/>
          <w:sz w:val="24"/>
          <w:szCs w:val="24"/>
        </w:rPr>
        <w:t xml:space="preserve">Tablo </w:t>
      </w:r>
      <w:r w:rsidRPr="00EF032F">
        <w:rPr>
          <w:b/>
          <w:bCs/>
          <w:sz w:val="24"/>
          <w:szCs w:val="24"/>
        </w:rPr>
        <w:fldChar w:fldCharType="begin"/>
      </w:r>
      <w:r w:rsidRPr="00EF032F">
        <w:rPr>
          <w:b/>
          <w:bCs/>
          <w:sz w:val="24"/>
          <w:szCs w:val="24"/>
        </w:rPr>
        <w:instrText xml:space="preserve"> STYLEREF 1 \s </w:instrText>
      </w:r>
      <w:r w:rsidRPr="00EF032F">
        <w:rPr>
          <w:b/>
          <w:bCs/>
          <w:sz w:val="24"/>
          <w:szCs w:val="24"/>
        </w:rPr>
        <w:fldChar w:fldCharType="separate"/>
      </w:r>
      <w:r w:rsidR="00D93669">
        <w:rPr>
          <w:b/>
          <w:bCs/>
          <w:noProof/>
          <w:sz w:val="24"/>
          <w:szCs w:val="24"/>
        </w:rPr>
        <w:t>2</w:t>
      </w:r>
      <w:r w:rsidRPr="00EF032F">
        <w:rPr>
          <w:b/>
          <w:bCs/>
          <w:sz w:val="24"/>
          <w:szCs w:val="24"/>
        </w:rPr>
        <w:fldChar w:fldCharType="end"/>
      </w:r>
      <w:r w:rsidRPr="00EF032F">
        <w:rPr>
          <w:b/>
          <w:bCs/>
          <w:sz w:val="24"/>
          <w:szCs w:val="24"/>
        </w:rPr>
        <w:t>.</w:t>
      </w:r>
      <w:r w:rsidRPr="00EF032F">
        <w:rPr>
          <w:b/>
          <w:bCs/>
          <w:sz w:val="24"/>
          <w:szCs w:val="24"/>
        </w:rPr>
        <w:fldChar w:fldCharType="begin"/>
      </w:r>
      <w:r w:rsidRPr="00EF032F">
        <w:rPr>
          <w:b/>
          <w:bCs/>
          <w:sz w:val="24"/>
          <w:szCs w:val="24"/>
        </w:rPr>
        <w:instrText xml:space="preserve"> SEQ Tablo \* ARABIC \s 1 </w:instrText>
      </w:r>
      <w:r w:rsidRPr="00EF032F">
        <w:rPr>
          <w:b/>
          <w:bCs/>
          <w:sz w:val="24"/>
          <w:szCs w:val="24"/>
        </w:rPr>
        <w:fldChar w:fldCharType="separate"/>
      </w:r>
      <w:r w:rsidR="00D93669">
        <w:rPr>
          <w:b/>
          <w:bCs/>
          <w:noProof/>
          <w:sz w:val="24"/>
          <w:szCs w:val="24"/>
        </w:rPr>
        <w:t>1</w:t>
      </w:r>
      <w:r w:rsidRPr="00EF032F">
        <w:rPr>
          <w:b/>
          <w:bCs/>
          <w:sz w:val="24"/>
          <w:szCs w:val="24"/>
        </w:rPr>
        <w:fldChar w:fldCharType="end"/>
      </w:r>
      <w:r w:rsidRPr="00EF032F">
        <w:rPr>
          <w:b/>
          <w:bCs/>
          <w:sz w:val="24"/>
          <w:szCs w:val="24"/>
        </w:rPr>
        <w:t>. Ürün Özellikleri</w:t>
      </w:r>
      <w:bookmarkEnd w:id="46"/>
    </w:p>
    <w:tbl>
      <w:tblPr>
        <w:tblStyle w:val="TabloKlavuzu"/>
        <w:tblW w:w="6039" w:type="dxa"/>
        <w:jc w:val="center"/>
        <w:tblLook w:val="04A0" w:firstRow="1" w:lastRow="0" w:firstColumn="1" w:lastColumn="0" w:noHBand="0" w:noVBand="1"/>
      </w:tblPr>
      <w:tblGrid>
        <w:gridCol w:w="1057"/>
        <w:gridCol w:w="2177"/>
        <w:gridCol w:w="1641"/>
        <w:gridCol w:w="1164"/>
      </w:tblGrid>
      <w:tr w:rsidR="00326426" w:rsidRPr="00152B1D" w14:paraId="58784FE2" w14:textId="77777777" w:rsidTr="006A6D30">
        <w:trPr>
          <w:jc w:val="center"/>
        </w:trPr>
        <w:tc>
          <w:tcPr>
            <w:tcW w:w="1057" w:type="dxa"/>
          </w:tcPr>
          <w:p w14:paraId="63E95340" w14:textId="77777777"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Ürün</w:t>
            </w:r>
          </w:p>
        </w:tc>
        <w:tc>
          <w:tcPr>
            <w:tcW w:w="2177" w:type="dxa"/>
          </w:tcPr>
          <w:p w14:paraId="092BBCF5" w14:textId="77777777"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Fiyat</w:t>
            </w:r>
          </w:p>
        </w:tc>
        <w:tc>
          <w:tcPr>
            <w:tcW w:w="1641" w:type="dxa"/>
          </w:tcPr>
          <w:p w14:paraId="6DFCBC66" w14:textId="77777777"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Süre</w:t>
            </w:r>
          </w:p>
        </w:tc>
        <w:tc>
          <w:tcPr>
            <w:tcW w:w="1164" w:type="dxa"/>
          </w:tcPr>
          <w:p w14:paraId="13D47424" w14:textId="1164BFE2" w:rsidR="00326426" w:rsidRPr="00152B1D" w:rsidRDefault="00326426" w:rsidP="00EF032F">
            <w:pPr>
              <w:pStyle w:val="GvdeMetni2"/>
              <w:spacing w:after="0" w:line="240" w:lineRule="auto"/>
              <w:jc w:val="center"/>
              <w:rPr>
                <w:rFonts w:ascii="Times New Roman" w:hAnsi="Times New Roman" w:cs="Times New Roman"/>
                <w:b/>
                <w:sz w:val="24"/>
                <w:szCs w:val="24"/>
              </w:rPr>
            </w:pPr>
            <w:r w:rsidRPr="00152B1D">
              <w:rPr>
                <w:rFonts w:ascii="Times New Roman" w:hAnsi="Times New Roman" w:cs="Times New Roman"/>
                <w:b/>
                <w:sz w:val="24"/>
                <w:szCs w:val="24"/>
              </w:rPr>
              <w:t>Ağırlık</w:t>
            </w:r>
          </w:p>
        </w:tc>
      </w:tr>
      <w:tr w:rsidR="00326426" w:rsidRPr="00152B1D" w14:paraId="3EB7BA54" w14:textId="77777777" w:rsidTr="006A6D30">
        <w:trPr>
          <w:jc w:val="center"/>
        </w:trPr>
        <w:tc>
          <w:tcPr>
            <w:tcW w:w="1057" w:type="dxa"/>
          </w:tcPr>
          <w:p w14:paraId="1A9D83E5"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4A</w:t>
            </w:r>
          </w:p>
        </w:tc>
        <w:tc>
          <w:tcPr>
            <w:tcW w:w="2177" w:type="dxa"/>
          </w:tcPr>
          <w:p w14:paraId="27D9A629"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w:t>
            </w:r>
          </w:p>
        </w:tc>
        <w:tc>
          <w:tcPr>
            <w:tcW w:w="1641" w:type="dxa"/>
          </w:tcPr>
          <w:p w14:paraId="63C82EAF"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54</w:t>
            </w:r>
          </w:p>
        </w:tc>
        <w:tc>
          <w:tcPr>
            <w:tcW w:w="1164" w:type="dxa"/>
          </w:tcPr>
          <w:p w14:paraId="11B3EDD5"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25</w:t>
            </w:r>
          </w:p>
        </w:tc>
      </w:tr>
      <w:tr w:rsidR="00326426" w:rsidRPr="00152B1D" w14:paraId="3F7E9EAA" w14:textId="77777777" w:rsidTr="006A6D30">
        <w:trPr>
          <w:jc w:val="center"/>
        </w:trPr>
        <w:tc>
          <w:tcPr>
            <w:tcW w:w="1057" w:type="dxa"/>
          </w:tcPr>
          <w:p w14:paraId="2973F9F7"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134A</w:t>
            </w:r>
          </w:p>
        </w:tc>
        <w:tc>
          <w:tcPr>
            <w:tcW w:w="2177" w:type="dxa"/>
          </w:tcPr>
          <w:p w14:paraId="61493D37"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85</w:t>
            </w:r>
          </w:p>
        </w:tc>
        <w:tc>
          <w:tcPr>
            <w:tcW w:w="1641" w:type="dxa"/>
          </w:tcPr>
          <w:p w14:paraId="51BE4191"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45</w:t>
            </w:r>
          </w:p>
        </w:tc>
        <w:tc>
          <w:tcPr>
            <w:tcW w:w="1164" w:type="dxa"/>
          </w:tcPr>
          <w:p w14:paraId="0AE648AC"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7</w:t>
            </w:r>
          </w:p>
        </w:tc>
      </w:tr>
      <w:tr w:rsidR="00326426" w:rsidRPr="00152B1D" w14:paraId="2C6F77C1" w14:textId="77777777" w:rsidTr="006A6D30">
        <w:trPr>
          <w:jc w:val="center"/>
        </w:trPr>
        <w:tc>
          <w:tcPr>
            <w:tcW w:w="1057" w:type="dxa"/>
          </w:tcPr>
          <w:p w14:paraId="7799B1BA"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7C</w:t>
            </w:r>
          </w:p>
        </w:tc>
        <w:tc>
          <w:tcPr>
            <w:tcW w:w="2177" w:type="dxa"/>
          </w:tcPr>
          <w:p w14:paraId="5E4421D5"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3.54</w:t>
            </w:r>
          </w:p>
        </w:tc>
        <w:tc>
          <w:tcPr>
            <w:tcW w:w="1641" w:type="dxa"/>
          </w:tcPr>
          <w:p w14:paraId="76D2CC8E" w14:textId="77777777" w:rsidR="00326426" w:rsidRPr="00190562" w:rsidRDefault="00326426" w:rsidP="00EF032F">
            <w:pPr>
              <w:pStyle w:val="GvdeMetni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21</w:t>
            </w:r>
          </w:p>
        </w:tc>
        <w:tc>
          <w:tcPr>
            <w:tcW w:w="1164" w:type="dxa"/>
          </w:tcPr>
          <w:p w14:paraId="0FFE5E2C" w14:textId="50E48389" w:rsidR="00326426" w:rsidRPr="00190562" w:rsidRDefault="00326426" w:rsidP="00EF032F">
            <w:pPr>
              <w:pStyle w:val="GvdeMetni2"/>
              <w:keepNext/>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874</w:t>
            </w:r>
          </w:p>
        </w:tc>
      </w:tr>
    </w:tbl>
    <w:p w14:paraId="7DA5B188" w14:textId="56F7D0E6" w:rsidR="00326426" w:rsidRPr="00EF032F" w:rsidRDefault="00326426" w:rsidP="00EF032F">
      <w:pPr>
        <w:pStyle w:val="ResimYazs"/>
        <w:spacing w:before="0"/>
        <w:jc w:val="center"/>
        <w:rPr>
          <w:szCs w:val="20"/>
        </w:rPr>
      </w:pPr>
      <w:r w:rsidRPr="00EF032F">
        <w:rPr>
          <w:szCs w:val="20"/>
        </w:rPr>
        <w:t>Kaynak: Sudhaman &amp; Thangavel, 2015</w:t>
      </w:r>
    </w:p>
    <w:p w14:paraId="7C15F76B" w14:textId="5E50D49B" w:rsidR="00970B5B" w:rsidRDefault="00970B5B" w:rsidP="00AC3463">
      <w:pPr>
        <w:pStyle w:val="Balk3"/>
      </w:pPr>
      <w:bookmarkStart w:id="47" w:name="_Toc118288870"/>
      <w:r>
        <w:t>Alıntılar</w:t>
      </w:r>
      <w:bookmarkEnd w:id="47"/>
    </w:p>
    <w:p w14:paraId="1D6ACE52" w14:textId="77777777" w:rsidR="003D3436" w:rsidRPr="005E6D7F" w:rsidRDefault="003D3436" w:rsidP="003D3436">
      <w:pPr>
        <w:ind w:left="284" w:firstLine="0"/>
        <w:rPr>
          <w:i/>
        </w:rPr>
      </w:pPr>
      <w:r w:rsidRPr="005E6D7F">
        <w:rPr>
          <w:i/>
        </w:rPr>
        <w:t>40 Kelimede Az Alıntılar İçin</w:t>
      </w:r>
    </w:p>
    <w:p w14:paraId="2579EBC2" w14:textId="2F48A3AF" w:rsidR="003D3436" w:rsidRDefault="003D3436" w:rsidP="003D3436">
      <w:pPr>
        <w:spacing w:line="480" w:lineRule="auto"/>
        <w:ind w:left="284" w:firstLine="0"/>
      </w:pPr>
      <w:r w:rsidRPr="005E6D7F">
        <w:t xml:space="preserve">“40 kelimeden az alıntılar metin içinde çift tırnak işaretleriyle belirterek ve </w:t>
      </w:r>
      <w:r w:rsidR="005B7686">
        <w:t>1,5</w:t>
      </w:r>
      <w:r w:rsidRPr="005E6D7F">
        <w:t xml:space="preserve"> satır aralığıyla, </w:t>
      </w:r>
      <w:r>
        <w:t>paragrafın tamamını soldan 0,</w:t>
      </w:r>
      <w:r w:rsidRPr="005E6D7F">
        <w:t>5</w:t>
      </w:r>
      <w:r>
        <w:t xml:space="preserve"> cm</w:t>
      </w:r>
      <w:r w:rsidRPr="005E6D7F">
        <w:t xml:space="preserve"> girintiyle yazınız.” (Yazar Soyadı, YIL, s. SAYFA NO).</w:t>
      </w:r>
    </w:p>
    <w:p w14:paraId="5156431C" w14:textId="77777777" w:rsidR="003D3436" w:rsidRPr="005E6D7F" w:rsidRDefault="003D3436" w:rsidP="003D3436">
      <w:pPr>
        <w:ind w:left="284" w:firstLine="0"/>
        <w:rPr>
          <w:i/>
        </w:rPr>
      </w:pPr>
      <w:r w:rsidRPr="005E6D7F">
        <w:rPr>
          <w:i/>
        </w:rPr>
        <w:t>40 Kelimeden Fazla Alıntılar İçin</w:t>
      </w:r>
    </w:p>
    <w:p w14:paraId="75597242" w14:textId="0F79B313" w:rsidR="003D3436" w:rsidRPr="005E6D7F" w:rsidRDefault="003D3436" w:rsidP="003D3436">
      <w:pPr>
        <w:pStyle w:val="Alnt"/>
        <w:spacing w:line="480" w:lineRule="auto"/>
        <w:ind w:left="284" w:right="0" w:firstLine="0"/>
        <w:rPr>
          <w:sz w:val="24"/>
          <w:szCs w:val="24"/>
        </w:rPr>
      </w:pPr>
      <w:r w:rsidRPr="005E6D7F">
        <w:rPr>
          <w:sz w:val="24"/>
          <w:szCs w:val="24"/>
        </w:rPr>
        <w:t>40 kelimeyi geçen daha uzun alıntılar ise, metinden çıkarılmalı,</w:t>
      </w:r>
      <w:r>
        <w:rPr>
          <w:sz w:val="24"/>
          <w:szCs w:val="24"/>
        </w:rPr>
        <w:t xml:space="preserve"> metnin tamamı soldan</w:t>
      </w:r>
      <w:r w:rsidR="005B7686">
        <w:rPr>
          <w:sz w:val="24"/>
          <w:szCs w:val="24"/>
        </w:rPr>
        <w:t>/sağdan</w:t>
      </w:r>
      <w:r>
        <w:rPr>
          <w:sz w:val="24"/>
          <w:szCs w:val="24"/>
        </w:rPr>
        <w:t xml:space="preserve"> 0,5 cm</w:t>
      </w:r>
      <w:r w:rsidRPr="005E6D7F">
        <w:rPr>
          <w:sz w:val="24"/>
          <w:szCs w:val="24"/>
        </w:rPr>
        <w:t xml:space="preserve"> girintili, </w:t>
      </w:r>
      <w:r>
        <w:rPr>
          <w:sz w:val="24"/>
          <w:szCs w:val="24"/>
        </w:rPr>
        <w:t>çift</w:t>
      </w:r>
      <w:r w:rsidRPr="005E6D7F">
        <w:rPr>
          <w:sz w:val="24"/>
          <w:szCs w:val="24"/>
        </w:rPr>
        <w:t xml:space="preserve"> satır </w:t>
      </w:r>
      <w:r>
        <w:rPr>
          <w:sz w:val="24"/>
          <w:szCs w:val="24"/>
        </w:rPr>
        <w:t>aralığı ile verilmelidir. 12</w:t>
      </w:r>
      <w:r w:rsidRPr="005E6D7F">
        <w:rPr>
          <w:sz w:val="24"/>
          <w:szCs w:val="24"/>
        </w:rPr>
        <w:t xml:space="preserve"> punto ile yazılmalı. Bu alıntılara, blok alıntı da denir. Blok alıntılar için tırnak işareti kullanılmaz. Alıntılar orijinali ile aynı şekilde kullanılmalıdır ve alıntıların kaynağı tam olarak verilmelidir. </w:t>
      </w:r>
      <w:r w:rsidRPr="005E6D7F">
        <w:rPr>
          <w:sz w:val="24"/>
          <w:szCs w:val="24"/>
        </w:rPr>
        <w:fldChar w:fldCharType="begin" w:fldLock="1"/>
      </w:r>
      <w:r w:rsidRPr="005E6D7F">
        <w:rPr>
          <w:sz w:val="24"/>
          <w:szCs w:val="24"/>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Pr="005E6D7F">
        <w:rPr>
          <w:sz w:val="24"/>
          <w:szCs w:val="24"/>
        </w:rPr>
        <w:fldChar w:fldCharType="separate"/>
      </w:r>
      <w:r w:rsidRPr="005E6D7F">
        <w:rPr>
          <w:sz w:val="24"/>
          <w:szCs w:val="24"/>
        </w:rPr>
        <w:t>(Berktay, 1987)</w:t>
      </w:r>
      <w:r w:rsidRPr="005E6D7F">
        <w:rPr>
          <w:sz w:val="24"/>
          <w:szCs w:val="24"/>
        </w:rPr>
        <w:fldChar w:fldCharType="end"/>
      </w:r>
      <w:r w:rsidRPr="005E6D7F">
        <w:rPr>
          <w:sz w:val="24"/>
          <w:szCs w:val="24"/>
        </w:rPr>
        <w:t>.</w:t>
      </w:r>
    </w:p>
    <w:p w14:paraId="5DF92509" w14:textId="3B0FFE5C" w:rsidR="00970B5B" w:rsidRPr="00970B5B" w:rsidRDefault="00970B5B" w:rsidP="003D3436">
      <w:pPr>
        <w:ind w:firstLine="0"/>
      </w:pPr>
    </w:p>
    <w:p w14:paraId="7D6A59C9" w14:textId="77777777" w:rsidR="00E559B4" w:rsidRPr="00325325" w:rsidRDefault="00E559B4" w:rsidP="00D57220">
      <w:pPr>
        <w:rPr>
          <w:b/>
          <w:bCs/>
          <w:color w:val="FF0000"/>
        </w:rPr>
      </w:pPr>
      <w:r w:rsidRPr="00325325">
        <w:rPr>
          <w:b/>
          <w:bCs/>
          <w:color w:val="FF0000"/>
        </w:rPr>
        <w:t xml:space="preserve">Yeni Sayfaya </w:t>
      </w:r>
      <w:r w:rsidRPr="00325325">
        <w:rPr>
          <w:b/>
          <w:bCs/>
          <w:color w:val="FF0000"/>
        </w:rPr>
        <w:sym w:font="Wingdings" w:char="F0E0"/>
      </w:r>
      <w:r w:rsidRPr="00325325">
        <w:rPr>
          <w:b/>
          <w:bCs/>
          <w:color w:val="FF0000"/>
        </w:rPr>
        <w:t>Enter butonuyla değil, Ekle</w:t>
      </w:r>
      <w:r w:rsidRPr="00325325">
        <w:rPr>
          <w:b/>
          <w:bCs/>
          <w:color w:val="FF0000"/>
        </w:rPr>
        <w:sym w:font="Wingdings" w:char="F0E0"/>
      </w:r>
      <w:r w:rsidRPr="00325325">
        <w:rPr>
          <w:b/>
          <w:bCs/>
          <w:color w:val="FF0000"/>
        </w:rPr>
        <w:t>Sayfa Sonu butonuyla geçiş yapnız.</w:t>
      </w:r>
    </w:p>
    <w:p w14:paraId="74037737" w14:textId="1069703F" w:rsidR="002F3896" w:rsidRDefault="002F3896">
      <w:pPr>
        <w:widowControl/>
        <w:autoSpaceDE/>
        <w:autoSpaceDN/>
        <w:spacing w:before="0" w:after="200" w:line="276" w:lineRule="auto"/>
        <w:ind w:firstLine="0"/>
        <w:jc w:val="left"/>
      </w:pPr>
      <w:r>
        <w:br w:type="page"/>
      </w:r>
    </w:p>
    <w:p w14:paraId="44017B48" w14:textId="14DEE2CE" w:rsidR="00EC7FCD" w:rsidRDefault="00EC7FCD" w:rsidP="002F3896">
      <w:pPr>
        <w:pStyle w:val="KonuBal"/>
      </w:pPr>
      <w:bookmarkStart w:id="48" w:name="_Toc523400638"/>
      <w:bookmarkStart w:id="49" w:name="_Toc118288871"/>
      <w:r w:rsidRPr="006C30D0">
        <w:lastRenderedPageBreak/>
        <w:t>SONUÇ</w:t>
      </w:r>
      <w:bookmarkEnd w:id="48"/>
      <w:r w:rsidR="006C30D0" w:rsidRPr="006C30D0">
        <w:t xml:space="preserve"> VE ÖNERİLER</w:t>
      </w:r>
      <w:bookmarkEnd w:id="49"/>
    </w:p>
    <w:p w14:paraId="45AFB647" w14:textId="00F0998A" w:rsidR="002F3896" w:rsidRDefault="002F3896">
      <w:pPr>
        <w:widowControl/>
        <w:autoSpaceDE/>
        <w:autoSpaceDN/>
        <w:spacing w:before="0" w:after="200" w:line="276" w:lineRule="auto"/>
        <w:ind w:firstLine="0"/>
        <w:jc w:val="left"/>
      </w:pPr>
      <w:r>
        <w:br w:type="page"/>
      </w:r>
    </w:p>
    <w:p w14:paraId="07E34E34" w14:textId="46614574" w:rsidR="00FC2EC8" w:rsidRDefault="00FC2EC8" w:rsidP="002F3896">
      <w:pPr>
        <w:pStyle w:val="KonuBal"/>
      </w:pPr>
      <w:bookmarkStart w:id="50" w:name="_Toc523400639"/>
      <w:bookmarkStart w:id="51" w:name="_Toc118288872"/>
      <w:commentRangeStart w:id="52"/>
      <w:r w:rsidRPr="006C30D0">
        <w:lastRenderedPageBreak/>
        <w:t>KAYNAK</w:t>
      </w:r>
      <w:bookmarkEnd w:id="50"/>
      <w:r w:rsidR="006C30D0">
        <w:t>ÇA</w:t>
      </w:r>
      <w:bookmarkEnd w:id="51"/>
      <w:commentRangeEnd w:id="52"/>
      <w:r w:rsidR="00C66655">
        <w:rPr>
          <w:rStyle w:val="AklamaBavurusu"/>
          <w:b w:val="0"/>
          <w:bCs w:val="0"/>
        </w:rPr>
        <w:commentReference w:id="52"/>
      </w:r>
    </w:p>
    <w:p w14:paraId="4778DF09" w14:textId="77777777" w:rsidR="002578B8" w:rsidRDefault="004D45A5" w:rsidP="002578B8">
      <w:pPr>
        <w:widowControl/>
        <w:autoSpaceDE/>
        <w:autoSpaceDN/>
        <w:ind w:left="284" w:hanging="284"/>
        <w:rPr>
          <w:rFonts w:eastAsiaTheme="minorHAnsi"/>
          <w:lang w:eastAsia="en-US" w:bidi="ar-SA"/>
        </w:rPr>
      </w:pPr>
      <w:bookmarkStart w:id="53" w:name="_Toc118288873"/>
      <w:r w:rsidRPr="00DA2CF7">
        <w:rPr>
          <w:rFonts w:eastAsiaTheme="minorHAnsi"/>
          <w:lang w:eastAsia="en-US" w:bidi="ar-SA"/>
        </w:rPr>
        <w:t>Beck, C. A. J. &amp; Sales, B. D. (2001). Family mediation: Facts, myhts, and future prospects. American Psychological Association.</w:t>
      </w:r>
    </w:p>
    <w:p w14:paraId="53246975" w14:textId="03112C12" w:rsidR="004D45A5" w:rsidRPr="00DA2CF7" w:rsidRDefault="004D45A5" w:rsidP="002578B8">
      <w:pPr>
        <w:widowControl/>
        <w:autoSpaceDE/>
        <w:autoSpaceDN/>
        <w:ind w:left="284" w:hanging="284"/>
        <w:rPr>
          <w:rFonts w:eastAsiaTheme="minorHAnsi"/>
          <w:lang w:eastAsia="en-US" w:bidi="ar-SA"/>
        </w:rPr>
      </w:pPr>
      <w:r w:rsidRPr="00DA2CF7">
        <w:rPr>
          <w:rFonts w:eastAsiaTheme="minorHAnsi"/>
          <w:lang w:eastAsia="en-US" w:bidi="ar-SA"/>
        </w:rPr>
        <w:t>Çelebi, N. (Ed.). (1990). Kadınlarımızın cinsiyet rolü tutumları. Sebat Yayınları.</w:t>
      </w:r>
    </w:p>
    <w:p w14:paraId="36EE9DE6" w14:textId="77777777" w:rsidR="004D45A5" w:rsidRPr="00DA2CF7" w:rsidRDefault="004D45A5" w:rsidP="00A2424B">
      <w:pPr>
        <w:widowControl/>
        <w:autoSpaceDE/>
        <w:autoSpaceDN/>
        <w:ind w:left="284" w:hanging="284"/>
        <w:rPr>
          <w:rFonts w:eastAsiaTheme="minorHAnsi"/>
          <w:lang w:eastAsia="en-US" w:bidi="ar-SA"/>
        </w:rPr>
      </w:pPr>
      <w:r w:rsidRPr="00DA2CF7">
        <w:rPr>
          <w:rFonts w:eastAsiaTheme="minorHAnsi"/>
          <w:lang w:eastAsia="en-US" w:bidi="ar-SA"/>
        </w:rPr>
        <w:t>Ekşi, H. (2006). Bilişsel ahlak gelişimi kuramı: Kohlberg ve sonrası. Abant İzzet Baysal Üniversitesi Eğitim Fakültesi Dergisi, 6(1), 29-38.</w:t>
      </w:r>
    </w:p>
    <w:p w14:paraId="7B2C45B6" w14:textId="77777777" w:rsidR="004D45A5" w:rsidRDefault="004D45A5" w:rsidP="00A2424B">
      <w:pPr>
        <w:widowControl/>
        <w:autoSpaceDE/>
        <w:autoSpaceDN/>
        <w:ind w:left="284" w:hanging="284"/>
        <w:rPr>
          <w:rFonts w:eastAsiaTheme="minorHAnsi"/>
          <w:lang w:eastAsia="en-US" w:bidi="ar-SA"/>
        </w:rPr>
      </w:pPr>
      <w:r w:rsidRPr="00DA2CF7">
        <w:rPr>
          <w:rFonts w:eastAsiaTheme="minorHAnsi"/>
          <w:lang w:eastAsia="en-US" w:bidi="ar-SA"/>
        </w:rPr>
        <w:t>Eyim, A. (2006). Universiter yapıda bilimsel özgürlük ve yönetsel özerkliğin yeri ve önemine sosyolojik bir bakış. R. Yıldız (Ed.). Sosyal Bilimler Eğitimi Kongresi içinde (s.52-64). Yüzüncü Yıl Üniversitesi</w:t>
      </w:r>
    </w:p>
    <w:p w14:paraId="6C7B4A0E" w14:textId="77777777" w:rsidR="004D45A5" w:rsidRPr="00DA2CF7" w:rsidRDefault="004D45A5" w:rsidP="00A2424B">
      <w:pPr>
        <w:widowControl/>
        <w:autoSpaceDE/>
        <w:autoSpaceDN/>
        <w:ind w:left="284" w:hanging="284"/>
        <w:rPr>
          <w:rFonts w:eastAsiaTheme="minorHAnsi"/>
          <w:lang w:eastAsia="en-US" w:bidi="ar-SA"/>
        </w:rPr>
      </w:pPr>
      <w:r w:rsidRPr="00DA2CF7">
        <w:rPr>
          <w:rFonts w:eastAsiaTheme="minorHAnsi"/>
          <w:lang w:eastAsia="en-US" w:bidi="ar-SA"/>
        </w:rPr>
        <w:t>Gibbs, J. T., &amp; Huang, L. N. (Eds.). (1991). Children of color: Psychological interventions with minority youth. Jossey-Bass.</w:t>
      </w:r>
    </w:p>
    <w:p w14:paraId="618DCA17" w14:textId="77777777" w:rsidR="00C66655" w:rsidRDefault="004D45A5" w:rsidP="00A2424B">
      <w:pPr>
        <w:widowControl/>
        <w:autoSpaceDE/>
        <w:autoSpaceDN/>
        <w:ind w:left="284" w:hanging="284"/>
        <w:rPr>
          <w:rFonts w:eastAsiaTheme="minorHAnsi"/>
          <w:lang w:eastAsia="en-US" w:bidi="ar-SA"/>
        </w:rPr>
      </w:pPr>
      <w:r w:rsidRPr="00DA2CF7">
        <w:rPr>
          <w:rFonts w:eastAsiaTheme="minorHAnsi"/>
          <w:lang w:eastAsia="en-US" w:bidi="ar-SA"/>
        </w:rPr>
        <w:t>Gökbulut, R. İ. (2009). Hissedar değeri ile finansal performans ölçütleri ilişkisi ve İMKB üzerine bir araştırma [Dokto</w:t>
      </w:r>
      <w:r w:rsidR="00C66655">
        <w:rPr>
          <w:rFonts w:eastAsiaTheme="minorHAnsi"/>
          <w:lang w:eastAsia="en-US" w:bidi="ar-SA"/>
        </w:rPr>
        <w:t>ra tezi, İstanbul Üniversitesi]</w:t>
      </w:r>
    </w:p>
    <w:p w14:paraId="13A82F6E" w14:textId="178ECAD2" w:rsidR="004D45A5" w:rsidRPr="00DA2CF7" w:rsidRDefault="004D45A5" w:rsidP="00A2424B">
      <w:pPr>
        <w:widowControl/>
        <w:autoSpaceDE/>
        <w:autoSpaceDN/>
        <w:ind w:left="284" w:hanging="284"/>
        <w:rPr>
          <w:rFonts w:eastAsiaTheme="minorHAnsi"/>
          <w:lang w:eastAsia="en-US" w:bidi="ar-SA"/>
        </w:rPr>
      </w:pPr>
      <w:r w:rsidRPr="00DA2CF7">
        <w:rPr>
          <w:rFonts w:eastAsiaTheme="minorHAnsi"/>
          <w:lang w:eastAsia="en-US" w:bidi="ar-SA"/>
        </w:rPr>
        <w:t>Jenson, E. (2006). Beyin uyumlu öğrenme (A. Doğanay, Çev.). Nobel Yayınevi. (Orijinal baskı, 1999).</w:t>
      </w:r>
    </w:p>
    <w:p w14:paraId="36303FF7" w14:textId="77777777" w:rsidR="004D45A5" w:rsidRDefault="004D45A5" w:rsidP="00A2424B">
      <w:pPr>
        <w:pStyle w:val="Alnt"/>
        <w:spacing w:line="360" w:lineRule="auto"/>
        <w:ind w:left="709" w:right="0" w:hanging="709"/>
        <w:rPr>
          <w:sz w:val="24"/>
          <w:szCs w:val="24"/>
        </w:rPr>
      </w:pPr>
      <w:r w:rsidRPr="00DA2CF7">
        <w:rPr>
          <w:sz w:val="24"/>
          <w:szCs w:val="24"/>
        </w:rPr>
        <w:t>Karadağ, E. &amp; Öney, A. (2006). İlköğretim birinci kademesinde portfolyo dosyalarının değerlendirme aracı olarak kullanılabilirliği. Ahi Evran Üniversitesi Kırşehir Eğitim Fakültesi Dergisi, 7(2), 235-246.</w:t>
      </w:r>
    </w:p>
    <w:p w14:paraId="7412B8A0" w14:textId="77777777" w:rsidR="004D45A5" w:rsidRPr="00DA2CF7" w:rsidRDefault="004D45A5" w:rsidP="00A2424B">
      <w:pPr>
        <w:widowControl/>
        <w:autoSpaceDE/>
        <w:autoSpaceDN/>
        <w:ind w:left="284" w:hanging="284"/>
        <w:rPr>
          <w:rFonts w:eastAsiaTheme="minorHAnsi"/>
          <w:lang w:eastAsia="en-US" w:bidi="ar-SA"/>
        </w:rPr>
      </w:pPr>
      <w:r w:rsidRPr="00DA2CF7">
        <w:rPr>
          <w:rFonts w:eastAsiaTheme="minorHAnsi"/>
          <w:lang w:eastAsia="en-US" w:bidi="ar-SA"/>
        </w:rPr>
        <w:t>Tekeli, Ş. (1995). 1980'ler Türkiye'sinde kadın bakış açısından kadınlar. İletişim Yayınları.</w:t>
      </w:r>
    </w:p>
    <w:p w14:paraId="4936F342" w14:textId="77777777" w:rsidR="00A2424B" w:rsidRDefault="00A2424B" w:rsidP="0073017A">
      <w:pPr>
        <w:pStyle w:val="KonuBal"/>
      </w:pPr>
    </w:p>
    <w:p w14:paraId="5C1F0F61" w14:textId="77777777" w:rsidR="00A2424B" w:rsidRDefault="00A2424B" w:rsidP="0073017A">
      <w:pPr>
        <w:pStyle w:val="KonuBal"/>
      </w:pPr>
    </w:p>
    <w:p w14:paraId="2E9DE55D" w14:textId="77777777" w:rsidR="00A2424B" w:rsidRDefault="00A2424B" w:rsidP="0073017A">
      <w:pPr>
        <w:pStyle w:val="KonuBal"/>
      </w:pPr>
    </w:p>
    <w:p w14:paraId="7A74F48D" w14:textId="77777777" w:rsidR="00A2424B" w:rsidRDefault="00A2424B" w:rsidP="0073017A">
      <w:pPr>
        <w:pStyle w:val="KonuBal"/>
      </w:pPr>
    </w:p>
    <w:p w14:paraId="73D6C845" w14:textId="77777777" w:rsidR="00A2424B" w:rsidRDefault="00A2424B" w:rsidP="0073017A">
      <w:pPr>
        <w:pStyle w:val="KonuBal"/>
      </w:pPr>
    </w:p>
    <w:p w14:paraId="11CDF36F" w14:textId="77777777" w:rsidR="00A2424B" w:rsidRDefault="00A2424B" w:rsidP="0073017A">
      <w:pPr>
        <w:pStyle w:val="KonuBal"/>
      </w:pPr>
    </w:p>
    <w:p w14:paraId="42CFBC45" w14:textId="77777777" w:rsidR="00041E9B" w:rsidRDefault="00041E9B" w:rsidP="0073017A">
      <w:pPr>
        <w:pStyle w:val="KonuBal"/>
      </w:pPr>
      <w:r>
        <w:lastRenderedPageBreak/>
        <w:t>EKLER</w:t>
      </w:r>
      <w:bookmarkEnd w:id="53"/>
    </w:p>
    <w:p w14:paraId="2998C673" w14:textId="77777777" w:rsidR="00586336" w:rsidRDefault="0069707E" w:rsidP="00586336">
      <w:pPr>
        <w:rPr>
          <w:noProof/>
        </w:rPr>
      </w:pPr>
      <w:r w:rsidRPr="00945313">
        <w:fldChar w:fldCharType="begin"/>
      </w:r>
      <w:r w:rsidRPr="00945313">
        <w:instrText xml:space="preserve"> TOC \h \z \c "Tablo" </w:instrText>
      </w:r>
      <w:r w:rsidRPr="00945313">
        <w:fldChar w:fldCharType="separate"/>
      </w:r>
      <w:r w:rsidR="00586336" w:rsidRPr="00945313">
        <w:fldChar w:fldCharType="begin"/>
      </w:r>
      <w:r w:rsidR="00586336" w:rsidRPr="00945313">
        <w:instrText xml:space="preserve"> TOC \h \z \c "Tablo" </w:instrText>
      </w:r>
      <w:r w:rsidR="00586336" w:rsidRPr="00945313">
        <w:fldChar w:fldCharType="separate"/>
      </w:r>
      <w:hyperlink w:anchor="_Toc523400640" w:history="1">
        <w:r w:rsidR="00586336" w:rsidRPr="0008105D">
          <w:rPr>
            <w:b/>
          </w:rPr>
          <w:t>EK-1</w:t>
        </w:r>
        <w:r w:rsidR="00586336">
          <w:t xml:space="preserve"> :Başlık</w:t>
        </w:r>
      </w:hyperlink>
      <w:r w:rsidR="00586336">
        <w:t xml:space="preserve"> Örnekleri</w:t>
      </w:r>
    </w:p>
    <w:p w14:paraId="6502009E" w14:textId="77777777" w:rsidR="00586336" w:rsidRDefault="00586336" w:rsidP="00586336">
      <w:pPr>
        <w:pStyle w:val="Balk1"/>
        <w:numPr>
          <w:ilvl w:val="0"/>
          <w:numId w:val="7"/>
        </w:numPr>
      </w:pPr>
      <w:bookmarkStart w:id="54" w:name="_Toc118288316"/>
      <w:r w:rsidRPr="00E11198">
        <w:t>BİRİNCİ DERECE BAŞLIK ÖRNEĞİ</w:t>
      </w:r>
      <w:bookmarkEnd w:id="54"/>
    </w:p>
    <w:p w14:paraId="18DE9B3F" w14:textId="77777777" w:rsidR="00586336" w:rsidRPr="00AE55A7" w:rsidRDefault="00586336" w:rsidP="00586336">
      <w:pPr>
        <w:rPr>
          <w:lang w:eastAsia="en-US" w:bidi="ar-SA"/>
        </w:rPr>
      </w:pPr>
      <w:r w:rsidRPr="00AE55A7">
        <w:rPr>
          <w:lang w:eastAsia="en-US" w:bidi="ar-SA"/>
        </w:rPr>
        <w:t>(Başlıkları tek tek seçerek giriş kısmındaki stilleri inceleyiniz.)</w:t>
      </w:r>
    </w:p>
    <w:p w14:paraId="2EF67E4E" w14:textId="77777777" w:rsidR="00586336" w:rsidRDefault="00586336" w:rsidP="00586336">
      <w:pPr>
        <w:rPr>
          <w:lang w:eastAsia="en-US" w:bidi="ar-SA"/>
        </w:rPr>
      </w:pPr>
      <w:r w:rsidRPr="00AE55A7">
        <w:rPr>
          <w:noProof/>
          <w:lang w:bidi="ar-SA"/>
        </w:rPr>
        <w:drawing>
          <wp:inline distT="0" distB="0" distL="0" distR="0" wp14:anchorId="775F0B59" wp14:editId="14434A99">
            <wp:extent cx="4041648" cy="709043"/>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042828" cy="709250"/>
                    </a:xfrm>
                    <a:prstGeom prst="rect">
                      <a:avLst/>
                    </a:prstGeom>
                  </pic:spPr>
                </pic:pic>
              </a:graphicData>
            </a:graphic>
          </wp:inline>
        </w:drawing>
      </w:r>
    </w:p>
    <w:p w14:paraId="41583593" w14:textId="77777777" w:rsidR="00586336" w:rsidRPr="0052220B" w:rsidRDefault="00586336" w:rsidP="00E233BE">
      <w:pPr>
        <w:pStyle w:val="2Balk"/>
      </w:pPr>
      <w:r w:rsidRPr="0052220B">
        <w:t xml:space="preserve">İkinci Derece Başlık </w:t>
      </w:r>
      <w:r w:rsidRPr="00E233BE">
        <w:t>Örneği</w:t>
      </w:r>
    </w:p>
    <w:p w14:paraId="700C2DED" w14:textId="77777777" w:rsidR="00586336" w:rsidRPr="00AE55A7" w:rsidRDefault="00586336" w:rsidP="00586336">
      <w:pPr>
        <w:rPr>
          <w:lang w:bidi="ar-SA"/>
        </w:rPr>
      </w:pPr>
      <w:r w:rsidRPr="00AE55A7">
        <w:rPr>
          <w:noProof/>
          <w:lang w:bidi="ar-SA"/>
        </w:rPr>
        <w:drawing>
          <wp:inline distT="0" distB="0" distL="0" distR="0" wp14:anchorId="74918D65" wp14:editId="0EEA5647">
            <wp:extent cx="3992880" cy="636034"/>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04015" cy="637808"/>
                    </a:xfrm>
                    <a:prstGeom prst="rect">
                      <a:avLst/>
                    </a:prstGeom>
                  </pic:spPr>
                </pic:pic>
              </a:graphicData>
            </a:graphic>
          </wp:inline>
        </w:drawing>
      </w:r>
    </w:p>
    <w:p w14:paraId="1E4AE206" w14:textId="77777777" w:rsidR="00586336" w:rsidRPr="006F29A6" w:rsidRDefault="00586336" w:rsidP="00586336">
      <w:pPr>
        <w:pStyle w:val="Balk3"/>
        <w:numPr>
          <w:ilvl w:val="2"/>
          <w:numId w:val="7"/>
        </w:numPr>
      </w:pPr>
      <w:bookmarkStart w:id="55" w:name="_Toc118288317"/>
      <w:r w:rsidRPr="006F29A6">
        <w:t>Üçüncü Derece Başlık Örneği</w:t>
      </w:r>
      <w:bookmarkEnd w:id="55"/>
    </w:p>
    <w:p w14:paraId="39CDBCA6" w14:textId="77777777" w:rsidR="00586336" w:rsidRPr="00AE55A7" w:rsidRDefault="00586336" w:rsidP="00586336">
      <w:pPr>
        <w:rPr>
          <w:lang w:bidi="ar-SA"/>
        </w:rPr>
      </w:pPr>
      <w:r w:rsidRPr="00AE55A7">
        <w:rPr>
          <w:noProof/>
          <w:lang w:bidi="ar-SA"/>
        </w:rPr>
        <w:drawing>
          <wp:inline distT="0" distB="0" distL="0" distR="0" wp14:anchorId="4EFC9B90" wp14:editId="4BE8BEE0">
            <wp:extent cx="3992880" cy="621118"/>
            <wp:effectExtent l="0" t="0" r="7620" b="762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997439" cy="621827"/>
                    </a:xfrm>
                    <a:prstGeom prst="rect">
                      <a:avLst/>
                    </a:prstGeom>
                  </pic:spPr>
                </pic:pic>
              </a:graphicData>
            </a:graphic>
          </wp:inline>
        </w:drawing>
      </w:r>
    </w:p>
    <w:p w14:paraId="24CAF630" w14:textId="77777777" w:rsidR="00586336" w:rsidRPr="00CC6B13" w:rsidRDefault="00586336" w:rsidP="00586336">
      <w:pPr>
        <w:pStyle w:val="Balk4"/>
        <w:numPr>
          <w:ilvl w:val="3"/>
          <w:numId w:val="7"/>
        </w:numPr>
      </w:pPr>
      <w:r w:rsidRPr="00CC6B13">
        <w:t>Dördüncü Derece Başlık Örneği</w:t>
      </w:r>
    </w:p>
    <w:p w14:paraId="195346AA" w14:textId="77777777" w:rsidR="00586336" w:rsidRPr="00AE55A7" w:rsidRDefault="00586336" w:rsidP="00586336">
      <w:pPr>
        <w:rPr>
          <w:lang w:bidi="ar-SA"/>
        </w:rPr>
      </w:pPr>
      <w:r w:rsidRPr="00AE55A7">
        <w:rPr>
          <w:noProof/>
          <w:lang w:bidi="ar-SA"/>
        </w:rPr>
        <w:drawing>
          <wp:inline distT="0" distB="0" distL="0" distR="0" wp14:anchorId="3AEF6FDE" wp14:editId="0EA35EFC">
            <wp:extent cx="4041648" cy="554736"/>
            <wp:effectExtent l="0"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057302" cy="556885"/>
                    </a:xfrm>
                    <a:prstGeom prst="rect">
                      <a:avLst/>
                    </a:prstGeom>
                  </pic:spPr>
                </pic:pic>
              </a:graphicData>
            </a:graphic>
          </wp:inline>
        </w:drawing>
      </w:r>
    </w:p>
    <w:p w14:paraId="2ACA9637" w14:textId="77777777" w:rsidR="00586336" w:rsidRPr="00CC6B13" w:rsidRDefault="00586336" w:rsidP="00586336">
      <w:pPr>
        <w:pStyle w:val="Balk5"/>
        <w:numPr>
          <w:ilvl w:val="4"/>
          <w:numId w:val="7"/>
        </w:numPr>
      </w:pPr>
      <w:r w:rsidRPr="00CC6B13">
        <w:t>Beşinci Derece Başlık Örneği</w:t>
      </w:r>
    </w:p>
    <w:p w14:paraId="38F18722" w14:textId="77777777" w:rsidR="00586336" w:rsidRPr="00AE55A7" w:rsidRDefault="00586336" w:rsidP="00586336">
      <w:pPr>
        <w:rPr>
          <w:lang w:bidi="ar-SA"/>
        </w:rPr>
      </w:pPr>
      <w:r w:rsidRPr="00AE55A7">
        <w:rPr>
          <w:noProof/>
          <w:lang w:bidi="ar-SA"/>
        </w:rPr>
        <w:drawing>
          <wp:inline distT="0" distB="0" distL="0" distR="0" wp14:anchorId="2C7F9A07" wp14:editId="3644C607">
            <wp:extent cx="4041648" cy="548392"/>
            <wp:effectExtent l="0" t="0" r="0" b="4445"/>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53293" cy="549972"/>
                    </a:xfrm>
                    <a:prstGeom prst="rect">
                      <a:avLst/>
                    </a:prstGeom>
                  </pic:spPr>
                </pic:pic>
              </a:graphicData>
            </a:graphic>
          </wp:inline>
        </w:drawing>
      </w:r>
    </w:p>
    <w:p w14:paraId="24DA0450" w14:textId="77777777" w:rsidR="00586336" w:rsidRPr="00AE55A7" w:rsidRDefault="00586336" w:rsidP="00586336">
      <w:pPr>
        <w:rPr>
          <w:lang w:eastAsia="en-US" w:bidi="ar-SA"/>
        </w:rPr>
      </w:pPr>
    </w:p>
    <w:p w14:paraId="5AE4262F" w14:textId="77777777" w:rsidR="00586336" w:rsidRPr="00AE55A7" w:rsidRDefault="00586336" w:rsidP="00586336">
      <w:pPr>
        <w:widowControl/>
        <w:autoSpaceDE/>
        <w:autoSpaceDN/>
        <w:spacing w:before="0" w:after="200" w:line="276" w:lineRule="auto"/>
        <w:ind w:firstLine="0"/>
        <w:jc w:val="left"/>
        <w:rPr>
          <w:b/>
          <w:bCs/>
        </w:rPr>
      </w:pPr>
    </w:p>
    <w:p w14:paraId="7D99D0F5" w14:textId="77777777" w:rsidR="00586336" w:rsidRPr="0008105D" w:rsidRDefault="00586336" w:rsidP="00586336"/>
    <w:p w14:paraId="53CBD854" w14:textId="2DAFD76D" w:rsidR="00ED7FDD" w:rsidRPr="00C66494" w:rsidRDefault="00586336" w:rsidP="004D45A5">
      <w:pPr>
        <w:rPr>
          <w:b/>
          <w:bCs/>
        </w:rPr>
      </w:pPr>
      <w:r w:rsidRPr="00945313">
        <w:fldChar w:fldCharType="end"/>
      </w:r>
      <w:r w:rsidR="0069707E" w:rsidRPr="00945313">
        <w:fldChar w:fldCharType="end"/>
      </w:r>
    </w:p>
    <w:sectPr w:rsidR="00ED7FDD" w:rsidRPr="00C66494" w:rsidSect="0008105D">
      <w:pgSz w:w="11906" w:h="16838"/>
      <w:pgMar w:top="1701" w:right="1418"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Şafak ECE" w:date="2022-11-01T09:17:00Z" w:initials="ŞE">
    <w:p w14:paraId="3978B955" w14:textId="77777777" w:rsidR="006A6D30" w:rsidRDefault="006A6D30" w:rsidP="00773E55">
      <w:pPr>
        <w:pStyle w:val="AklamaMetni"/>
      </w:pPr>
      <w:r>
        <w:rPr>
          <w:rStyle w:val="AklamaBavurusu"/>
        </w:rPr>
        <w:annotationRef/>
      </w:r>
      <w:r>
        <w:t>Anabilim/sanat dalı eklenir.</w:t>
      </w:r>
    </w:p>
    <w:p w14:paraId="676AD71B" w14:textId="77777777" w:rsidR="006A6D30" w:rsidRDefault="006A6D30" w:rsidP="00773E55">
      <w:pPr>
        <w:pStyle w:val="AklamaMetni"/>
      </w:pPr>
    </w:p>
    <w:p w14:paraId="08CB0FDD" w14:textId="77777777" w:rsidR="006A6D30" w:rsidRDefault="006A6D30" w:rsidP="00773E55">
      <w:pPr>
        <w:pStyle w:val="AklamaMetni"/>
      </w:pPr>
      <w:r>
        <w:t>Bu açıklamayı silmeyi unutmayın!</w:t>
      </w:r>
    </w:p>
    <w:p w14:paraId="712C37B8" w14:textId="77777777" w:rsidR="006A6D30" w:rsidRDefault="006A6D30" w:rsidP="00773E55">
      <w:pPr>
        <w:pStyle w:val="AklamaMetni"/>
      </w:pPr>
    </w:p>
    <w:p w14:paraId="66C75EFE" w14:textId="48629504" w:rsidR="006A6D30" w:rsidRDefault="006A6D30" w:rsidP="00773E55">
      <w:pPr>
        <w:pStyle w:val="AklamaMetni"/>
      </w:pPr>
      <w:r>
        <w:t>Açıklamaları silmek için üzerine gelip sağ tıklayarak “açıklamayı sil” sekmesini tıklayın.</w:t>
      </w:r>
    </w:p>
  </w:comment>
  <w:comment w:id="1" w:author="Şafak ECE" w:date="2022-11-02T15:22:00Z" w:initials="ŞE">
    <w:p w14:paraId="3FC7CF88" w14:textId="7D7914A6" w:rsidR="006A6D30" w:rsidRDefault="006A6D30" w:rsidP="00174371">
      <w:pPr>
        <w:pStyle w:val="AklamaMetni"/>
      </w:pPr>
      <w:r>
        <w:rPr>
          <w:rStyle w:val="AklamaBavurusu"/>
        </w:rPr>
        <w:annotationRef/>
      </w:r>
      <w:r>
        <w:t xml:space="preserve">Bilim Dalı (Program) eklenir. </w:t>
      </w:r>
    </w:p>
    <w:p w14:paraId="23B6B79F" w14:textId="6F7171FD" w:rsidR="006A6D30" w:rsidRDefault="006A6D30" w:rsidP="00986529">
      <w:pPr>
        <w:pStyle w:val="AklamaMetni"/>
      </w:pPr>
      <w:r>
        <w:t>Bu açıklamayı silmeyi unutmayın!</w:t>
      </w:r>
    </w:p>
  </w:comment>
  <w:comment w:id="2" w:author="Şafak ECE" w:date="2022-11-01T09:27:00Z" w:initials="ŞE">
    <w:p w14:paraId="17AFB203" w14:textId="77777777" w:rsidR="006A6D30" w:rsidRDefault="006A6D30">
      <w:pPr>
        <w:pStyle w:val="AklamaMetni"/>
      </w:pPr>
      <w:r>
        <w:rPr>
          <w:rStyle w:val="AklamaBavurusu"/>
        </w:rPr>
        <w:annotationRef/>
      </w:r>
      <w:r>
        <w:t xml:space="preserve">Paragraf düzeni: ARALIK: Önce 6 nk, Sonra 6 nk. </w:t>
      </w:r>
    </w:p>
    <w:p w14:paraId="44BB304C" w14:textId="0411C464" w:rsidR="006A6D30" w:rsidRDefault="006A6D30">
      <w:pPr>
        <w:pStyle w:val="AklamaMetni"/>
      </w:pPr>
      <w:r>
        <w:t>SATIR ARALIĞI: 1,5</w:t>
      </w:r>
    </w:p>
  </w:comment>
  <w:comment w:id="3" w:author="Şafak ECE" w:date="2022-11-01T13:25:00Z" w:initials="ŞE">
    <w:p w14:paraId="47F7A910" w14:textId="77777777" w:rsidR="00B657F2" w:rsidRDefault="00B657F2" w:rsidP="00B657F2">
      <w:pPr>
        <w:pStyle w:val="AklamaMetni"/>
      </w:pPr>
      <w:r>
        <w:rPr>
          <w:rStyle w:val="AklamaBavurusu"/>
        </w:rPr>
        <w:annotationRef/>
      </w:r>
      <w:r>
        <w:t xml:space="preserve">Paragraf düzeni: ARALIK: Önce 6 nk, Sonra 6 nk. </w:t>
      </w:r>
    </w:p>
    <w:p w14:paraId="031D96B8" w14:textId="77777777" w:rsidR="00B657F2" w:rsidRDefault="00B657F2" w:rsidP="00B657F2">
      <w:pPr>
        <w:pStyle w:val="AklamaMetni"/>
      </w:pPr>
      <w:r>
        <w:t>SATIR ARALIĞI: 1,5</w:t>
      </w:r>
    </w:p>
    <w:p w14:paraId="212BC466" w14:textId="77777777" w:rsidR="00B657F2" w:rsidRDefault="00B657F2" w:rsidP="00B657F2">
      <w:pPr>
        <w:pStyle w:val="AklamaMetni"/>
      </w:pPr>
    </w:p>
    <w:p w14:paraId="5186A393" w14:textId="271A2F56" w:rsidR="00B657F2" w:rsidRDefault="00B657F2" w:rsidP="00B657F2">
      <w:pPr>
        <w:pStyle w:val="AklamaMetni"/>
      </w:pPr>
      <w:r>
        <w:t>Bu açıklamayı silmeyi unutmayın!</w:t>
      </w:r>
    </w:p>
  </w:comment>
  <w:comment w:id="4" w:author="Şafak ECE" w:date="2022-11-01T09:20:00Z" w:initials="ŞE">
    <w:p w14:paraId="37881CF0" w14:textId="77777777" w:rsidR="006A6D30" w:rsidRDefault="006A6D30" w:rsidP="002F5FA9">
      <w:pPr>
        <w:pStyle w:val="AklamaMetni"/>
      </w:pPr>
      <w:r>
        <w:rPr>
          <w:rStyle w:val="AklamaBavurusu"/>
        </w:rPr>
        <w:annotationRef/>
      </w:r>
      <w:r>
        <w:t>Anabilim/sanat dalı eklenir.</w:t>
      </w:r>
    </w:p>
    <w:p w14:paraId="7BCAE592" w14:textId="77777777" w:rsidR="006A6D30" w:rsidRDefault="006A6D30" w:rsidP="002F5FA9">
      <w:pPr>
        <w:pStyle w:val="AklamaMetni"/>
      </w:pPr>
    </w:p>
    <w:p w14:paraId="2ED65C5F" w14:textId="31D60FB2" w:rsidR="006A6D30" w:rsidRDefault="006A6D30" w:rsidP="002F5FA9">
      <w:pPr>
        <w:pStyle w:val="AklamaMetni"/>
      </w:pPr>
      <w:r>
        <w:t>Bu açıklamayı silmeyi unutmayın!</w:t>
      </w:r>
    </w:p>
  </w:comment>
  <w:comment w:id="5" w:author="Şafak ECE" w:date="2022-11-01T09:20:00Z" w:initials="ŞE">
    <w:p w14:paraId="35FE8FE1" w14:textId="77777777" w:rsidR="006A6D30" w:rsidRDefault="006A6D30" w:rsidP="002F5FA9">
      <w:pPr>
        <w:pStyle w:val="AklamaMetni"/>
      </w:pPr>
      <w:r>
        <w:rPr>
          <w:rStyle w:val="AklamaBavurusu"/>
        </w:rPr>
        <w:annotationRef/>
      </w:r>
      <w:r>
        <w:t xml:space="preserve">Bilim Dalı (Program) eklenir. </w:t>
      </w:r>
    </w:p>
    <w:p w14:paraId="01E274B2" w14:textId="77777777" w:rsidR="006A6D30" w:rsidRDefault="006A6D30" w:rsidP="002F5FA9">
      <w:pPr>
        <w:pStyle w:val="AklamaMetni"/>
      </w:pPr>
    </w:p>
    <w:p w14:paraId="4A1FDAF9" w14:textId="67A38EDA" w:rsidR="006A6D30" w:rsidRDefault="006A6D30" w:rsidP="002F5FA9">
      <w:pPr>
        <w:pStyle w:val="AklamaMetni"/>
      </w:pPr>
      <w:r>
        <w:t>Bu açıklamayı silmeyi unutmayın!</w:t>
      </w:r>
    </w:p>
  </w:comment>
  <w:comment w:id="6" w:author="Şafak ECE" w:date="2022-11-01T13:26:00Z" w:initials="ŞE">
    <w:p w14:paraId="7A54AD0F" w14:textId="77777777" w:rsidR="00B657F2" w:rsidRDefault="00B657F2" w:rsidP="00B657F2">
      <w:pPr>
        <w:pStyle w:val="AklamaMetni"/>
      </w:pPr>
      <w:r>
        <w:rPr>
          <w:rStyle w:val="AklamaBavurusu"/>
        </w:rPr>
        <w:annotationRef/>
      </w:r>
      <w:r>
        <w:t xml:space="preserve">Paragraf düzeni: ARALIK: Önce 6 nk, Sonra 6 nk. </w:t>
      </w:r>
    </w:p>
    <w:p w14:paraId="1D802218" w14:textId="77777777" w:rsidR="00B657F2" w:rsidRDefault="00B657F2" w:rsidP="00B657F2">
      <w:pPr>
        <w:pStyle w:val="AklamaMetni"/>
      </w:pPr>
      <w:r>
        <w:t>SATIR ARALIĞI: 1,5</w:t>
      </w:r>
    </w:p>
    <w:p w14:paraId="57A8C01E" w14:textId="77777777" w:rsidR="00B657F2" w:rsidRDefault="00B657F2" w:rsidP="00B657F2">
      <w:pPr>
        <w:pStyle w:val="AklamaMetni"/>
      </w:pPr>
    </w:p>
    <w:p w14:paraId="3296BC27" w14:textId="7FDF3116" w:rsidR="00B657F2" w:rsidRDefault="00B657F2" w:rsidP="00B657F2">
      <w:pPr>
        <w:pStyle w:val="AklamaMetni"/>
      </w:pPr>
      <w:r>
        <w:t>Bu açıklamayı silmeyi unutmayın!</w:t>
      </w:r>
    </w:p>
  </w:comment>
  <w:comment w:id="7" w:author="Şafak ECE" w:date="2022-11-01T13:27:00Z" w:initials="ŞE">
    <w:p w14:paraId="057F1F98" w14:textId="77777777" w:rsidR="00AC3463" w:rsidRDefault="00AC3463" w:rsidP="00AC3463">
      <w:pPr>
        <w:pStyle w:val="AklamaMetni"/>
        <w:ind w:firstLine="0"/>
      </w:pPr>
      <w:r>
        <w:rPr>
          <w:rStyle w:val="AklamaBavurusu"/>
        </w:rPr>
        <w:annotationRef/>
      </w:r>
      <w:r>
        <w:t xml:space="preserve">Paragraf düzeni: ARALIK: Önce 0 nk, Sonra 0 nk. </w:t>
      </w:r>
    </w:p>
    <w:p w14:paraId="78EBB72C" w14:textId="77777777" w:rsidR="00AC3463" w:rsidRDefault="00AC3463" w:rsidP="00AC3463">
      <w:pPr>
        <w:pStyle w:val="AklamaMetni"/>
      </w:pPr>
      <w:r>
        <w:t>SATIR ARALIĞI: Tek</w:t>
      </w:r>
    </w:p>
    <w:p w14:paraId="05DF1297" w14:textId="77777777" w:rsidR="00AC3463" w:rsidRDefault="00AC3463" w:rsidP="00AC3463">
      <w:pPr>
        <w:pStyle w:val="AklamaMetni"/>
      </w:pPr>
    </w:p>
    <w:p w14:paraId="59D8EB38" w14:textId="77777777" w:rsidR="00AC3463" w:rsidRDefault="00AC3463" w:rsidP="00AC3463">
      <w:pPr>
        <w:pStyle w:val="AklamaMetni"/>
      </w:pPr>
      <w:r w:rsidRPr="004C004D">
        <w:t>Bu açıklamayı silmeyi unutmayın!</w:t>
      </w:r>
    </w:p>
    <w:p w14:paraId="71C49E4E" w14:textId="77777777" w:rsidR="00AC3463" w:rsidRDefault="00AC3463" w:rsidP="00AC3463">
      <w:pPr>
        <w:pStyle w:val="AklamaMetni"/>
      </w:pPr>
    </w:p>
    <w:p w14:paraId="7CFCC55B" w14:textId="082C25F4" w:rsidR="00AC3463" w:rsidRDefault="00AC3463">
      <w:pPr>
        <w:pStyle w:val="AklamaMetni"/>
      </w:pPr>
    </w:p>
  </w:comment>
  <w:comment w:id="8" w:author="Şafak ECE" w:date="2022-11-02T15:24:00Z" w:initials="ŞE">
    <w:p w14:paraId="3B13AB8A" w14:textId="4506699D" w:rsidR="006A6D30" w:rsidRDefault="006A6D30" w:rsidP="00792FB4">
      <w:pPr>
        <w:pStyle w:val="AklamaMetni"/>
        <w:ind w:firstLine="0"/>
      </w:pPr>
      <w:r>
        <w:rPr>
          <w:rStyle w:val="AklamaBavurusu"/>
        </w:rPr>
        <w:annotationRef/>
      </w:r>
      <w:r>
        <w:t>Danışmanın</w:t>
      </w:r>
      <w:r w:rsidR="0084628B">
        <w:t xml:space="preserve"> </w:t>
      </w:r>
      <w:r w:rsidR="00F429A3" w:rsidRPr="00F429A3">
        <w:rPr>
          <w:b/>
        </w:rPr>
        <w:t>UNVANI, ADI VE SOYADI</w:t>
      </w:r>
      <w:r w:rsidR="00F429A3">
        <w:t xml:space="preserve"> büyük harflerle yazılacaktır.</w:t>
      </w:r>
    </w:p>
    <w:p w14:paraId="6E962B61" w14:textId="77777777" w:rsidR="006A6D30" w:rsidRDefault="006A6D30" w:rsidP="00792FB4">
      <w:pPr>
        <w:pStyle w:val="AklamaMetni"/>
        <w:ind w:firstLine="0"/>
      </w:pPr>
    </w:p>
    <w:p w14:paraId="6ED59F74" w14:textId="77777777" w:rsidR="006A6D30" w:rsidRDefault="006A6D30" w:rsidP="004C004D">
      <w:pPr>
        <w:pStyle w:val="AklamaMetni"/>
        <w:ind w:firstLine="0"/>
      </w:pPr>
      <w:r>
        <w:t xml:space="preserve">Paragraf düzeni: ARALIK: Önce 0 nk, Sonra 0 nk. </w:t>
      </w:r>
    </w:p>
    <w:p w14:paraId="120B18DC" w14:textId="14532592" w:rsidR="006A6D30" w:rsidRDefault="006A6D30" w:rsidP="004C004D">
      <w:pPr>
        <w:pStyle w:val="AklamaMetni"/>
        <w:ind w:firstLine="0"/>
      </w:pPr>
      <w:r>
        <w:t>SATIR ARALIĞI: Tek</w:t>
      </w:r>
    </w:p>
    <w:p w14:paraId="54D51267" w14:textId="77777777" w:rsidR="006A6D30" w:rsidRDefault="006A6D30" w:rsidP="004C004D">
      <w:pPr>
        <w:pStyle w:val="AklamaMetni"/>
        <w:ind w:firstLine="0"/>
      </w:pPr>
    </w:p>
    <w:p w14:paraId="0D2FD462" w14:textId="45F47A9C" w:rsidR="006A6D30" w:rsidRDefault="006A6D30" w:rsidP="004C004D">
      <w:pPr>
        <w:pStyle w:val="AklamaMetni"/>
        <w:ind w:firstLine="0"/>
      </w:pPr>
      <w:r w:rsidRPr="004C004D">
        <w:t>Bu açıklamayı silmeyi unutmayın!</w:t>
      </w:r>
    </w:p>
  </w:comment>
  <w:comment w:id="10" w:author="Şafak ECE" w:date="2022-11-01T13:29:00Z" w:initials="ŞE">
    <w:p w14:paraId="207B946A" w14:textId="4013C473" w:rsidR="006A6D30" w:rsidRDefault="006A6D30" w:rsidP="00792FB4">
      <w:pPr>
        <w:pStyle w:val="AklamaMetni"/>
      </w:pPr>
      <w:r>
        <w:rPr>
          <w:rStyle w:val="AklamaBavurusu"/>
        </w:rPr>
        <w:annotationRef/>
      </w:r>
      <w:r>
        <w:t xml:space="preserve">Bu sayfa </w:t>
      </w:r>
      <w:r w:rsidR="00C66494">
        <w:t xml:space="preserve">İçindekiler kısmında </w:t>
      </w:r>
      <w:r w:rsidRPr="00C66494">
        <w:rPr>
          <w:b/>
        </w:rPr>
        <w:t>“</w:t>
      </w:r>
      <w:r w:rsidR="00C66494" w:rsidRPr="00C66494">
        <w:rPr>
          <w:b/>
        </w:rPr>
        <w:t xml:space="preserve">PROJE ONAY BELGESİ” </w:t>
      </w:r>
      <w:r>
        <w:t xml:space="preserve">sayfasıdır. </w:t>
      </w:r>
      <w:r w:rsidR="00AC3463">
        <w:t xml:space="preserve">İçindekiler oluşturulduktan sonra aşağıda İÇİNDEKİLER bölümünde bu başlığı </w:t>
      </w:r>
      <w:r w:rsidR="00AC3463" w:rsidRPr="00AC3463">
        <w:rPr>
          <w:b/>
        </w:rPr>
        <w:t>“PROJE ONAY BELGESİ”</w:t>
      </w:r>
      <w:r w:rsidR="00AC3463">
        <w:t xml:space="preserve"> olarak belirtmelisiniz. </w:t>
      </w:r>
    </w:p>
    <w:p w14:paraId="2F5D7FB5" w14:textId="77777777" w:rsidR="006A6D30" w:rsidRDefault="006A6D30" w:rsidP="00792FB4">
      <w:pPr>
        <w:pStyle w:val="AklamaMetni"/>
      </w:pPr>
    </w:p>
    <w:p w14:paraId="660A163A" w14:textId="30F91361" w:rsidR="006A6D30" w:rsidRDefault="006A6D30" w:rsidP="00792FB4">
      <w:pPr>
        <w:pStyle w:val="AklamaMetni"/>
      </w:pPr>
      <w:r>
        <w:t xml:space="preserve">Danışman onayından sonra son teslim yapacağınız mezuniyet projesinde bu sayfanın orijinal ıslak imzalı hali bulunmalıdır. </w:t>
      </w:r>
    </w:p>
    <w:p w14:paraId="2C038CBB" w14:textId="77777777" w:rsidR="006A6D30" w:rsidRDefault="006A6D30" w:rsidP="00792FB4">
      <w:pPr>
        <w:pStyle w:val="AklamaMetni"/>
      </w:pPr>
    </w:p>
    <w:p w14:paraId="7609943B" w14:textId="1F3ABDB9" w:rsidR="006A6D30" w:rsidRDefault="006A6D30" w:rsidP="00792FB4">
      <w:pPr>
        <w:pStyle w:val="AklamaMetni"/>
      </w:pPr>
      <w:r>
        <w:t>Bu açıklamayı silmeyi unutmayın!</w:t>
      </w:r>
    </w:p>
  </w:comment>
  <w:comment w:id="11" w:author="Şafak ECE" w:date="2022-11-01T11:23:00Z" w:initials="ŞE">
    <w:p w14:paraId="008B86B7" w14:textId="14A2C98A" w:rsidR="006A6D30" w:rsidRDefault="006A6D30">
      <w:pPr>
        <w:pStyle w:val="AklamaMetni"/>
      </w:pPr>
      <w:r>
        <w:rPr>
          <w:rStyle w:val="AklamaBavurusu"/>
        </w:rPr>
        <w:annotationRef/>
      </w:r>
      <w:r>
        <w:t xml:space="preserve">Lisansüstü </w:t>
      </w:r>
      <w:r w:rsidRPr="00C66494">
        <w:t>programının adı</w:t>
      </w:r>
      <w:r>
        <w:t xml:space="preserve"> </w:t>
      </w:r>
      <w:r w:rsidR="00C66494" w:rsidRPr="00C66494">
        <w:rPr>
          <w:b/>
        </w:rPr>
        <w:t>BÜYÜK HARFLERLE</w:t>
      </w:r>
      <w:r w:rsidR="00C66494">
        <w:t xml:space="preserve"> ve </w:t>
      </w:r>
      <w:r w:rsidR="00C66494" w:rsidRPr="00C66494">
        <w:rPr>
          <w:b/>
        </w:rPr>
        <w:t>kalın puntolu</w:t>
      </w:r>
      <w:r w:rsidR="00C66494">
        <w:t xml:space="preserve"> olarak bu kısma yazılacaktır.</w:t>
      </w:r>
    </w:p>
    <w:p w14:paraId="03BBBA1B" w14:textId="77777777" w:rsidR="006A6D30" w:rsidRDefault="006A6D30">
      <w:pPr>
        <w:pStyle w:val="AklamaMetni"/>
      </w:pPr>
    </w:p>
    <w:p w14:paraId="56021173" w14:textId="6B143809" w:rsidR="006A6D30" w:rsidRDefault="006A6D30">
      <w:pPr>
        <w:pStyle w:val="AklamaMetni"/>
      </w:pPr>
      <w:r w:rsidRPr="009114DD">
        <w:t>Bu açıklamayı silmeyi unutmayın!</w:t>
      </w:r>
    </w:p>
  </w:comment>
  <w:comment w:id="13" w:author="Şafak ECE" w:date="2022-11-02T15:25:00Z" w:initials="ŞE">
    <w:p w14:paraId="439120F8" w14:textId="1A621821" w:rsidR="00E012F7" w:rsidRDefault="00E012F7">
      <w:pPr>
        <w:pStyle w:val="AklamaMetni"/>
      </w:pPr>
      <w:r>
        <w:rPr>
          <w:rStyle w:val="AklamaBavurusu"/>
        </w:rPr>
        <w:annotationRef/>
      </w:r>
      <w:r w:rsidR="00F429A3">
        <w:t xml:space="preserve">Projenizi </w:t>
      </w:r>
      <w:r>
        <w:t>teslim ederken bu alana adınızı, soyadınızı ve imzanızı atmayı unutmayın.</w:t>
      </w:r>
    </w:p>
  </w:comment>
  <w:comment w:id="17" w:author="Şafak ECE" w:date="2022-11-01T09:55:00Z" w:initials="ŞE">
    <w:p w14:paraId="04D2C8F8" w14:textId="33F18559" w:rsidR="006A6D30" w:rsidRDefault="006A6D30">
      <w:pPr>
        <w:pStyle w:val="AklamaMetni"/>
      </w:pPr>
      <w:r>
        <w:rPr>
          <w:rStyle w:val="AklamaBavurusu"/>
        </w:rPr>
        <w:annotationRef/>
      </w:r>
      <w:r w:rsidRPr="005F6806">
        <w:t>Bu başlık altında, mümkünse tek paragraf halinde (şart değil), en az 200</w:t>
      </w:r>
      <w:r>
        <w:t xml:space="preserve"> en fazla 250 kelimeden oluşan projenin özeti ve</w:t>
      </w:r>
      <w:r w:rsidRPr="005F6806">
        <w:t xml:space="preserve"> anahtar sözcükler yer alır. </w:t>
      </w:r>
    </w:p>
    <w:p w14:paraId="7F7D6301" w14:textId="77777777" w:rsidR="006A6D30" w:rsidRDefault="006A6D30">
      <w:pPr>
        <w:pStyle w:val="AklamaMetni"/>
      </w:pPr>
    </w:p>
    <w:p w14:paraId="7529FFD9" w14:textId="52C74DF6" w:rsidR="006A6D30" w:rsidRDefault="006A6D30">
      <w:pPr>
        <w:pStyle w:val="AklamaMetni"/>
      </w:pPr>
      <w:r>
        <w:t>Özet kısmında çalışmanın amacı</w:t>
      </w:r>
      <w:r w:rsidRPr="005F6806">
        <w:t xml:space="preserve"> ve kapsamı, uygulanan temel yöntemler kullanılan materyal, çalışmada ortaya </w:t>
      </w:r>
      <w:r>
        <w:t>çıkan</w:t>
      </w:r>
      <w:r w:rsidRPr="005F6806">
        <w:t xml:space="preserve"> </w:t>
      </w:r>
      <w:r>
        <w:t xml:space="preserve">bulgu </w:t>
      </w:r>
      <w:r w:rsidRPr="005F6806">
        <w:t>ve sonuçlar yorumsuz biçimde yer almalıdır.</w:t>
      </w:r>
    </w:p>
    <w:p w14:paraId="67491E24" w14:textId="77777777" w:rsidR="006A6D30" w:rsidRDefault="006A6D30">
      <w:pPr>
        <w:pStyle w:val="AklamaMetni"/>
      </w:pPr>
    </w:p>
    <w:p w14:paraId="2A78CE3F" w14:textId="77777777" w:rsidR="006A6D30" w:rsidRDefault="006A6D30">
      <w:pPr>
        <w:pStyle w:val="AklamaMetni"/>
      </w:pPr>
    </w:p>
    <w:p w14:paraId="604B7C66" w14:textId="778D1123" w:rsidR="006A6D30" w:rsidRDefault="006A6D30" w:rsidP="005F6806">
      <w:pPr>
        <w:pStyle w:val="AklamaMetni"/>
      </w:pPr>
      <w:r w:rsidRPr="005F6806">
        <w:t>Bu açıklamayı silmeyi unutmayın!</w:t>
      </w:r>
    </w:p>
  </w:comment>
  <w:comment w:id="18" w:author="Şafak ECE" w:date="2022-11-01T09:53:00Z" w:initials="ŞE">
    <w:p w14:paraId="53DAF39F" w14:textId="1717DA0C" w:rsidR="006A6D30" w:rsidRDefault="006A6D30">
      <w:pPr>
        <w:pStyle w:val="AklamaMetni"/>
      </w:pPr>
      <w:r>
        <w:rPr>
          <w:rStyle w:val="AklamaBavurusu"/>
        </w:rPr>
        <w:annotationRef/>
      </w:r>
      <w:r>
        <w:t xml:space="preserve">Anahtar kelimeler en az 3, en fazla 5 kelimeden oluşmalıdır. </w:t>
      </w:r>
      <w:r w:rsidRPr="005F6806">
        <w:t>Anahtar Kelimeler</w:t>
      </w:r>
      <w:r>
        <w:t xml:space="preserve"> alfabetik sırayla yazılmalıdır.</w:t>
      </w:r>
    </w:p>
    <w:p w14:paraId="11C0F714" w14:textId="77777777" w:rsidR="006A6D30" w:rsidRDefault="006A6D30">
      <w:pPr>
        <w:pStyle w:val="AklamaMetni"/>
      </w:pPr>
    </w:p>
    <w:p w14:paraId="79D76C24" w14:textId="40EAFFF9" w:rsidR="006A6D30" w:rsidRDefault="006A6D30">
      <w:pPr>
        <w:pStyle w:val="AklamaMetni"/>
      </w:pPr>
      <w:r w:rsidRPr="005F6806">
        <w:t>Bu açıklamayı silmeyi unutmayın!</w:t>
      </w:r>
    </w:p>
  </w:comment>
  <w:comment w:id="20" w:author="Şafak ECE" w:date="2022-11-01T09:57:00Z" w:initials="ŞE">
    <w:p w14:paraId="61BE8F3C" w14:textId="0EA0AFB3" w:rsidR="006A6D30" w:rsidRDefault="006A6D30" w:rsidP="005F6806">
      <w:pPr>
        <w:pStyle w:val="AklamaMetni"/>
      </w:pPr>
      <w:r>
        <w:rPr>
          <w:rStyle w:val="AklamaBavurusu"/>
        </w:rPr>
        <w:annotationRef/>
      </w:r>
      <w:r w:rsidRPr="005F6806">
        <w:t>Abst</w:t>
      </w:r>
      <w:r>
        <w:t xml:space="preserve">ract, </w:t>
      </w:r>
      <w:r w:rsidRPr="005F6806">
        <w:t xml:space="preserve"> Özet’in İngilizce dilinde yazımıdır. Türkçe ve İngilizce Özetlerin içerikleri aynı olmalıdır.</w:t>
      </w:r>
    </w:p>
    <w:p w14:paraId="6689E8AE" w14:textId="77777777" w:rsidR="006A6D30" w:rsidRDefault="006A6D30">
      <w:pPr>
        <w:pStyle w:val="AklamaMetni"/>
      </w:pPr>
    </w:p>
    <w:p w14:paraId="4104F6E4" w14:textId="382F6E21" w:rsidR="006A6D30" w:rsidRDefault="006A6D30">
      <w:pPr>
        <w:pStyle w:val="AklamaMetni"/>
      </w:pPr>
      <w:r w:rsidRPr="005F6806">
        <w:t>Bu açıklamayı silmeyi unutmayın!</w:t>
      </w:r>
    </w:p>
  </w:comment>
  <w:comment w:id="21" w:author="Şafak ECE" w:date="2022-11-01T09:58:00Z" w:initials="ŞE">
    <w:p w14:paraId="77829F31" w14:textId="77777777" w:rsidR="006A6D30" w:rsidRDefault="006A6D30">
      <w:pPr>
        <w:pStyle w:val="AklamaMetni"/>
      </w:pPr>
      <w:r>
        <w:rPr>
          <w:rStyle w:val="AklamaBavurusu"/>
        </w:rPr>
        <w:annotationRef/>
      </w:r>
      <w:r>
        <w:t xml:space="preserve">Anahtar Kelimeler </w:t>
      </w:r>
      <w:r w:rsidRPr="005F6806">
        <w:t>(Key Words) İngilizce olarak yazılmalıdır. Anahtar Kelimeler (Key Words)</w:t>
      </w:r>
      <w:r>
        <w:t xml:space="preserve"> alfabetik sırayla yazılmalıdır.</w:t>
      </w:r>
    </w:p>
    <w:p w14:paraId="597BE940" w14:textId="77777777" w:rsidR="006A6D30" w:rsidRDefault="006A6D30">
      <w:pPr>
        <w:pStyle w:val="AklamaMetni"/>
      </w:pPr>
    </w:p>
    <w:p w14:paraId="4A56D3AC" w14:textId="2EAB5D36" w:rsidR="006A6D30" w:rsidRDefault="006A6D30">
      <w:pPr>
        <w:pStyle w:val="AklamaMetni"/>
      </w:pPr>
      <w:r w:rsidRPr="005F6806">
        <w:t>Bu açıklamayı silmeyi unutmayın!</w:t>
      </w:r>
    </w:p>
  </w:comment>
  <w:comment w:id="24" w:author="Şafak ECE" w:date="2022-11-02T15:11:00Z" w:initials="ŞE">
    <w:p w14:paraId="56BC09BA" w14:textId="77777777" w:rsidR="008A3B0E" w:rsidRDefault="006A6D30" w:rsidP="008A3B0E">
      <w:pPr>
        <w:pStyle w:val="AklamaMetni"/>
        <w:ind w:firstLine="0"/>
        <w:jc w:val="left"/>
      </w:pPr>
      <w:r>
        <w:rPr>
          <w:rStyle w:val="AklamaBavurusu"/>
        </w:rPr>
        <w:annotationRef/>
      </w:r>
    </w:p>
    <w:p w14:paraId="06CE10C5" w14:textId="77777777" w:rsidR="008A3B0E" w:rsidRDefault="008A3B0E" w:rsidP="008A3B0E">
      <w:pPr>
        <w:pStyle w:val="AklamaMetni"/>
        <w:ind w:firstLine="0"/>
        <w:jc w:val="left"/>
      </w:pPr>
    </w:p>
    <w:p w14:paraId="2A661422" w14:textId="77777777" w:rsidR="008A3B0E" w:rsidRDefault="008A3B0E" w:rsidP="008A3B0E">
      <w:pPr>
        <w:pStyle w:val="AklamaMetni"/>
        <w:ind w:firstLine="0"/>
        <w:jc w:val="left"/>
      </w:pPr>
      <w:r>
        <w:t>İçindekiler listesini otomatik olarak oluşturmak için projenizi yazarken başlıkları Giriş</w:t>
      </w:r>
      <w:r>
        <w:tab/>
        <w:t xml:space="preserve"> Stiller modülündeki başlık stillerinden oluşturmanız gerekmektedir. </w:t>
      </w:r>
    </w:p>
    <w:p w14:paraId="291F2988" w14:textId="77777777" w:rsidR="008A3B0E" w:rsidRDefault="008A3B0E" w:rsidP="008A3B0E">
      <w:pPr>
        <w:pStyle w:val="AklamaMetni"/>
        <w:ind w:firstLine="0"/>
        <w:jc w:val="left"/>
      </w:pPr>
    </w:p>
    <w:p w14:paraId="2B88FD55" w14:textId="75F8C4FD" w:rsidR="008A3B0E" w:rsidRDefault="008A3B0E" w:rsidP="008A3B0E">
      <w:pPr>
        <w:pStyle w:val="AklamaMetni"/>
        <w:ind w:firstLine="0"/>
        <w:jc w:val="left"/>
      </w:pPr>
      <w:r>
        <w:t xml:space="preserve"> </w:t>
      </w:r>
      <w:r>
        <w:rPr>
          <w:noProof/>
        </w:rPr>
        <w:drawing>
          <wp:inline distT="0" distB="0" distL="0" distR="0" wp14:anchorId="63AA2514" wp14:editId="10A69D07">
            <wp:extent cx="2448267" cy="543001"/>
            <wp:effectExtent l="0" t="0" r="0" b="9525"/>
            <wp:docPr id="723262631" name="Resim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262631" name="Resim 723262631" descr=" "/>
                    <pic:cNvPicPr/>
                  </pic:nvPicPr>
                  <pic:blipFill>
                    <a:blip r:embed="rId1">
                      <a:extLst>
                        <a:ext uri="{28A0092B-C50C-407E-A947-70E740481C1C}">
                          <a14:useLocalDpi xmlns:a14="http://schemas.microsoft.com/office/drawing/2010/main" val="0"/>
                        </a:ext>
                      </a:extLst>
                    </a:blip>
                    <a:stretch>
                      <a:fillRect/>
                    </a:stretch>
                  </pic:blipFill>
                  <pic:spPr>
                    <a:xfrm>
                      <a:off x="0" y="0"/>
                      <a:ext cx="2448267" cy="543001"/>
                    </a:xfrm>
                    <a:prstGeom prst="rect">
                      <a:avLst/>
                    </a:prstGeom>
                  </pic:spPr>
                </pic:pic>
              </a:graphicData>
            </a:graphic>
          </wp:inline>
        </w:drawing>
      </w:r>
    </w:p>
    <w:p w14:paraId="416B5ED3" w14:textId="77777777" w:rsidR="008A3B0E" w:rsidRDefault="008A3B0E" w:rsidP="008A3B0E">
      <w:pPr>
        <w:pStyle w:val="AklamaMetni"/>
        <w:ind w:firstLine="0"/>
        <w:jc w:val="left"/>
      </w:pPr>
    </w:p>
    <w:p w14:paraId="4F21A04A" w14:textId="77777777" w:rsidR="008A3B0E" w:rsidRDefault="008A3B0E" w:rsidP="008A3B0E">
      <w:pPr>
        <w:pStyle w:val="AklamaMetni"/>
        <w:ind w:firstLine="0"/>
        <w:jc w:val="left"/>
      </w:pPr>
      <w:r>
        <w:t xml:space="preserve">Başlık stillerinden başlıkları oluşturduğunuz takdirde yandaki içindekiler listesini sağ tıkayıp “alanı güncelleştir” </w:t>
      </w:r>
      <w:r>
        <w:tab/>
        <w:t>”Tüm tabloyu güncelleştir” sekmelerini tıklamalısınız.</w:t>
      </w:r>
    </w:p>
    <w:p w14:paraId="580F1657" w14:textId="77777777" w:rsidR="008A3B0E" w:rsidRDefault="008A3B0E" w:rsidP="008A3B0E">
      <w:pPr>
        <w:pStyle w:val="AklamaMetni"/>
        <w:ind w:firstLine="0"/>
        <w:jc w:val="left"/>
      </w:pPr>
    </w:p>
    <w:p w14:paraId="55D8F12E" w14:textId="77777777" w:rsidR="008A3B0E" w:rsidRDefault="008A3B0E" w:rsidP="008A3B0E">
      <w:pPr>
        <w:pStyle w:val="AklamaMetni"/>
        <w:ind w:firstLine="0"/>
        <w:jc w:val="left"/>
      </w:pPr>
      <w:r>
        <w:t xml:space="preserve">Şablonda içindekiler kısmında 3. dereceye kadar (dâhil) başlıklar gösterilmiştir. Dördüncü dereceden sonraki başlıkları kullanırsanız stili buna göre uygulamalı ve içindekiler tablosunda sağ tıkayıp “alanı güncelleştir” </w:t>
      </w:r>
      <w:r>
        <w:tab/>
        <w:t>”Tüm tabloyu güncelleştir” sekmelerini tıklamalısınız.</w:t>
      </w:r>
    </w:p>
    <w:p w14:paraId="7EA948ED" w14:textId="77777777" w:rsidR="008A3B0E" w:rsidRDefault="008A3B0E" w:rsidP="008A3B0E">
      <w:pPr>
        <w:pStyle w:val="AklamaMetni"/>
        <w:ind w:firstLine="0"/>
        <w:jc w:val="left"/>
      </w:pPr>
    </w:p>
    <w:p w14:paraId="3F5F966C" w14:textId="77777777" w:rsidR="008A3B0E" w:rsidRDefault="008A3B0E" w:rsidP="008A3B0E">
      <w:pPr>
        <w:pStyle w:val="AklamaMetni"/>
        <w:ind w:firstLine="0"/>
        <w:jc w:val="left"/>
      </w:pPr>
    </w:p>
    <w:p w14:paraId="511A7D7B" w14:textId="77777777" w:rsidR="008A3B0E" w:rsidRDefault="008A3B0E" w:rsidP="008A3B0E">
      <w:pPr>
        <w:pStyle w:val="AklamaMetni"/>
        <w:ind w:firstLine="0"/>
        <w:jc w:val="left"/>
      </w:pPr>
      <w:r>
        <w:t xml:space="preserve">Listeyi oluşturduktan sonra listenin tamamını seçip, </w:t>
      </w:r>
    </w:p>
    <w:p w14:paraId="004CC622" w14:textId="77777777" w:rsidR="008A3B0E" w:rsidRDefault="008A3B0E" w:rsidP="008A3B0E">
      <w:pPr>
        <w:pStyle w:val="AklamaMetni"/>
        <w:ind w:firstLine="0"/>
        <w:jc w:val="left"/>
      </w:pPr>
      <w:r>
        <w:t>•</w:t>
      </w:r>
      <w:r>
        <w:tab/>
        <w:t>Yazı Tipi: New Times Roman</w:t>
      </w:r>
    </w:p>
    <w:p w14:paraId="1C59AFCA" w14:textId="77777777" w:rsidR="008A3B0E" w:rsidRDefault="008A3B0E" w:rsidP="008A3B0E">
      <w:pPr>
        <w:pStyle w:val="AklamaMetni"/>
        <w:ind w:firstLine="0"/>
        <w:jc w:val="left"/>
      </w:pPr>
      <w:r>
        <w:t>•</w:t>
      </w:r>
      <w:r>
        <w:tab/>
        <w:t>Yazı Tipi Büyüklüğü: 12 punto</w:t>
      </w:r>
    </w:p>
    <w:p w14:paraId="37B99D05" w14:textId="77777777" w:rsidR="008A3B0E" w:rsidRDefault="008A3B0E" w:rsidP="008A3B0E">
      <w:pPr>
        <w:pStyle w:val="AklamaMetni"/>
        <w:ind w:firstLine="0"/>
        <w:jc w:val="left"/>
      </w:pPr>
      <w:r>
        <w:t>•</w:t>
      </w:r>
      <w:r>
        <w:tab/>
        <w:t xml:space="preserve"> satır aralığı 1,5 nk, </w:t>
      </w:r>
    </w:p>
    <w:p w14:paraId="66C9995D" w14:textId="77777777" w:rsidR="008A3B0E" w:rsidRDefault="008A3B0E" w:rsidP="008A3B0E">
      <w:pPr>
        <w:pStyle w:val="AklamaMetni"/>
        <w:ind w:firstLine="0"/>
        <w:jc w:val="left"/>
      </w:pPr>
      <w:r>
        <w:t>•</w:t>
      </w:r>
      <w:r>
        <w:tab/>
        <w:t xml:space="preserve"> paragraf öncesi sonrası boşlukları 6 pt, </w:t>
      </w:r>
    </w:p>
    <w:p w14:paraId="5F0D68BD" w14:textId="77777777" w:rsidR="008A3B0E" w:rsidRDefault="008A3B0E" w:rsidP="008A3B0E">
      <w:pPr>
        <w:pStyle w:val="AklamaMetni"/>
        <w:ind w:firstLine="0"/>
        <w:jc w:val="left"/>
      </w:pPr>
      <w:r>
        <w:t>•</w:t>
      </w:r>
      <w:r>
        <w:tab/>
        <w:t xml:space="preserve"> birinci dereceden başlıkları koyu,</w:t>
      </w:r>
    </w:p>
    <w:p w14:paraId="20780057" w14:textId="77777777" w:rsidR="008A3B0E" w:rsidRDefault="008A3B0E" w:rsidP="008A3B0E">
      <w:pPr>
        <w:pStyle w:val="AklamaMetni"/>
        <w:ind w:firstLine="0"/>
        <w:jc w:val="left"/>
      </w:pPr>
      <w:r>
        <w:t>•</w:t>
      </w:r>
      <w:r>
        <w:tab/>
        <w:t xml:space="preserve"> hizalama soldan,</w:t>
      </w:r>
    </w:p>
    <w:p w14:paraId="36B1CFBD" w14:textId="77777777" w:rsidR="008A3B0E" w:rsidRDefault="008A3B0E" w:rsidP="008A3B0E">
      <w:pPr>
        <w:pStyle w:val="AklamaMetni"/>
        <w:ind w:firstLine="0"/>
        <w:jc w:val="left"/>
      </w:pPr>
      <w:r>
        <w:t>yapınız.</w:t>
      </w:r>
    </w:p>
    <w:p w14:paraId="5E7B6019" w14:textId="77777777" w:rsidR="008A3B0E" w:rsidRDefault="008A3B0E" w:rsidP="008A3B0E">
      <w:pPr>
        <w:pStyle w:val="AklamaMetni"/>
        <w:ind w:firstLine="0"/>
        <w:jc w:val="left"/>
      </w:pPr>
    </w:p>
    <w:p w14:paraId="3E228223" w14:textId="77777777" w:rsidR="008A3B0E" w:rsidRDefault="008A3B0E" w:rsidP="008A3B0E">
      <w:pPr>
        <w:pStyle w:val="AklamaMetni"/>
        <w:ind w:firstLine="0"/>
        <w:jc w:val="left"/>
      </w:pPr>
    </w:p>
    <w:p w14:paraId="4CE75780" w14:textId="77777777" w:rsidR="008A3B0E" w:rsidRDefault="008A3B0E" w:rsidP="008A3B0E">
      <w:pPr>
        <w:pStyle w:val="AklamaMetni"/>
        <w:ind w:firstLine="0"/>
        <w:jc w:val="left"/>
      </w:pPr>
      <w:r>
        <w:t xml:space="preserve">İçindekiler kısmındaki </w:t>
      </w:r>
      <w:r>
        <w:rPr>
          <w:u w:val="single"/>
        </w:rPr>
        <w:t>tüm BİRİNCİ DERECE başlıklar</w:t>
      </w:r>
      <w:r>
        <w:t xml:space="preserve"> taslakta olduğu gibi </w:t>
      </w:r>
      <w:r>
        <w:rPr>
          <w:b/>
          <w:bCs/>
        </w:rPr>
        <w:t>kalın puntolu (koyu) ve büyük harflerle</w:t>
      </w:r>
      <w:r>
        <w:t xml:space="preserve"> yazılacaktır. </w:t>
      </w:r>
    </w:p>
    <w:p w14:paraId="62149AB8" w14:textId="77777777" w:rsidR="008A3B0E" w:rsidRDefault="008A3B0E" w:rsidP="008A3B0E">
      <w:pPr>
        <w:pStyle w:val="AklamaMetni"/>
        <w:ind w:firstLine="0"/>
        <w:jc w:val="left"/>
      </w:pPr>
    </w:p>
    <w:p w14:paraId="4B808126" w14:textId="77777777" w:rsidR="008A3B0E" w:rsidRDefault="008A3B0E" w:rsidP="008A3B0E">
      <w:pPr>
        <w:pStyle w:val="AklamaMetni"/>
        <w:ind w:firstLine="0"/>
        <w:jc w:val="left"/>
      </w:pPr>
      <w:r>
        <w:rPr>
          <w:u w:val="single"/>
        </w:rPr>
        <w:t>İkinci, üçüncü, dördüncü vb başlıklar ince puntolu</w:t>
      </w:r>
      <w:r>
        <w:t xml:space="preserve"> olacaktır. </w:t>
      </w:r>
    </w:p>
    <w:p w14:paraId="1BE775C2" w14:textId="77777777" w:rsidR="008A3B0E" w:rsidRDefault="008A3B0E" w:rsidP="008A3B0E">
      <w:pPr>
        <w:pStyle w:val="AklamaMetni"/>
        <w:ind w:firstLine="0"/>
        <w:jc w:val="left"/>
      </w:pPr>
    </w:p>
    <w:p w14:paraId="199D5CFC" w14:textId="77777777" w:rsidR="008A3B0E" w:rsidRDefault="008A3B0E" w:rsidP="008A3B0E">
      <w:pPr>
        <w:pStyle w:val="AklamaMetni"/>
        <w:ind w:firstLine="0"/>
        <w:jc w:val="left"/>
      </w:pPr>
      <w:r>
        <w:t>Mezuniyet Projesi sayfaları numaralandırılırken PROJE ONAY SAYFASI’ndan başlayarak GİRİŞ kısmına kadar roma rakamı ile numaralandırma yapılacaktır. İç ve dış kapaklarda numaralandırma yapılmaz.</w:t>
      </w:r>
    </w:p>
    <w:p w14:paraId="4504EA4A" w14:textId="77777777" w:rsidR="008A3B0E" w:rsidRDefault="008A3B0E" w:rsidP="008A3B0E">
      <w:pPr>
        <w:pStyle w:val="AklamaMetni"/>
        <w:ind w:firstLine="0"/>
        <w:jc w:val="left"/>
      </w:pPr>
    </w:p>
    <w:p w14:paraId="689D024E" w14:textId="77777777" w:rsidR="008A3B0E" w:rsidRDefault="008A3B0E" w:rsidP="008A3B0E">
      <w:pPr>
        <w:pStyle w:val="AklamaMetni"/>
        <w:ind w:firstLine="0"/>
        <w:jc w:val="left"/>
      </w:pPr>
      <w:r>
        <w:rPr>
          <w:b/>
          <w:bCs/>
          <w:u w:val="single"/>
        </w:rPr>
        <w:t>GİRİŞ ‘1.’ ile başlamaz.</w:t>
      </w:r>
    </w:p>
    <w:p w14:paraId="6A6E59FA" w14:textId="77777777" w:rsidR="008A3B0E" w:rsidRDefault="008A3B0E" w:rsidP="008A3B0E">
      <w:pPr>
        <w:pStyle w:val="AklamaMetni"/>
        <w:ind w:firstLine="0"/>
        <w:jc w:val="left"/>
      </w:pPr>
    </w:p>
    <w:p w14:paraId="267EBE63" w14:textId="77777777" w:rsidR="008A3B0E" w:rsidRDefault="008A3B0E" w:rsidP="008A3B0E">
      <w:pPr>
        <w:pStyle w:val="AklamaMetni"/>
        <w:ind w:firstLine="0"/>
        <w:jc w:val="left"/>
      </w:pPr>
      <w:r>
        <w:t>Birinci derece başlıklar her zaman yeni sayfadan başlar.</w:t>
      </w:r>
    </w:p>
    <w:p w14:paraId="675AAB63" w14:textId="77777777" w:rsidR="008A3B0E" w:rsidRDefault="008A3B0E" w:rsidP="008A3B0E">
      <w:pPr>
        <w:pStyle w:val="AklamaMetni"/>
        <w:ind w:firstLine="0"/>
        <w:jc w:val="left"/>
      </w:pPr>
    </w:p>
    <w:p w14:paraId="1C6DE37D" w14:textId="77777777" w:rsidR="008A3B0E" w:rsidRDefault="008A3B0E" w:rsidP="008A3B0E">
      <w:pPr>
        <w:pStyle w:val="AklamaMetni"/>
        <w:ind w:firstLine="0"/>
        <w:jc w:val="left"/>
      </w:pPr>
      <w:r>
        <w:t>Yeni bir “birinci dereceden başlık” a geçmeden önce “Sayfa Düzeni</w:t>
      </w:r>
      <w:r>
        <w:tab/>
        <w:t>Kesmeler</w:t>
      </w:r>
      <w:r>
        <w:tab/>
        <w:t>Sonraki Sayfa” sekmelerini tıklayarak “Bölüm Sonu (Sonraki Sayfa)” eklemelisiniz. Bu şekilde yapmadığınız takdirde birinci dereceden başlıklar yukarıdan 72 pt olarak gözükmez. Bu sayede “birinci dereceden başlıklar yeni bir sayfada başlamalı” kuralına da uymuş olursunuz.</w:t>
      </w:r>
    </w:p>
    <w:p w14:paraId="3EBCE2D0" w14:textId="77777777" w:rsidR="008A3B0E" w:rsidRDefault="008A3B0E" w:rsidP="008A3B0E">
      <w:pPr>
        <w:pStyle w:val="AklamaMetni"/>
        <w:ind w:firstLine="0"/>
        <w:jc w:val="left"/>
      </w:pPr>
    </w:p>
    <w:p w14:paraId="6F562C70" w14:textId="77777777" w:rsidR="008A3B0E" w:rsidRDefault="008A3B0E" w:rsidP="008A3B0E">
      <w:pPr>
        <w:pStyle w:val="AklamaMetni"/>
        <w:ind w:firstLine="0"/>
        <w:jc w:val="left"/>
      </w:pPr>
    </w:p>
    <w:p w14:paraId="7F23B98E" w14:textId="77777777" w:rsidR="008A3B0E" w:rsidRDefault="008A3B0E" w:rsidP="008A3B0E">
      <w:pPr>
        <w:pStyle w:val="AklamaMetni"/>
        <w:ind w:firstLine="0"/>
        <w:jc w:val="left"/>
      </w:pPr>
      <w:r>
        <w:t>Bu açıklamayı silmeyi unutmayın!</w:t>
      </w:r>
    </w:p>
  </w:comment>
  <w:comment w:id="27" w:author="Şafak ECE" w:date="2022-11-02T15:17:00Z" w:initials="ŞE">
    <w:p w14:paraId="41EA305E" w14:textId="3A5738B9" w:rsidR="00594AB3" w:rsidRDefault="006A6D30" w:rsidP="00ED04AD">
      <w:pPr>
        <w:jc w:val="left"/>
      </w:pPr>
      <w:r>
        <w:rPr>
          <w:rStyle w:val="AklamaBavurusu"/>
        </w:rPr>
        <w:annotationRef/>
      </w:r>
      <w:r w:rsidR="00594AB3">
        <w:rPr>
          <w:sz w:val="20"/>
          <w:szCs w:val="20"/>
        </w:rPr>
        <w:t>Tablolar listesini otomatik olarak oluşturmak için projenizde kullandığınız tabloların isimlendirilmesini Başvurular</w:t>
      </w:r>
      <w:r w:rsidR="00594AB3">
        <w:rPr>
          <w:sz w:val="20"/>
          <w:szCs w:val="20"/>
        </w:rPr>
        <w:tab/>
        <w:t>Resim Yazısı Ekle modülünden gerçekleştirmeniz gerekmektedir.</w:t>
      </w:r>
      <w:r w:rsidR="00594AB3">
        <w:rPr>
          <w:sz w:val="20"/>
          <w:szCs w:val="20"/>
        </w:rPr>
        <w:cr/>
      </w:r>
      <w:r w:rsidR="00594AB3">
        <w:rPr>
          <w:sz w:val="20"/>
          <w:szCs w:val="20"/>
        </w:rPr>
        <w:cr/>
        <w:t>Metin içinde tabloları anlatıldığı üzere isimlendirdikten sonra, Tablolar listesini sağ tıklayıp “alanı güncelleştir” sekmesine tıklayarak tablolar listesini metinden otomatik olarak çekebilirsiniz.</w:t>
      </w:r>
      <w:r w:rsidR="00594AB3">
        <w:rPr>
          <w:sz w:val="20"/>
          <w:szCs w:val="20"/>
        </w:rPr>
        <w:cr/>
      </w:r>
      <w:r w:rsidR="00594AB3">
        <w:rPr>
          <w:sz w:val="20"/>
          <w:szCs w:val="20"/>
        </w:rPr>
        <w:cr/>
        <w:t>Dilerseniz bu işlemi Başvurular</w:t>
      </w:r>
      <w:r w:rsidR="00594AB3">
        <w:rPr>
          <w:sz w:val="20"/>
          <w:szCs w:val="20"/>
        </w:rPr>
        <w:tab/>
        <w:t>Şekiller Tablosu Ekle ile sıfırdan yapabilirsiniz.</w:t>
      </w:r>
      <w:r w:rsidR="00594AB3">
        <w:rPr>
          <w:sz w:val="20"/>
          <w:szCs w:val="20"/>
        </w:rPr>
        <w:cr/>
      </w:r>
      <w:r w:rsidR="00594AB3">
        <w:rPr>
          <w:sz w:val="20"/>
          <w:szCs w:val="20"/>
        </w:rPr>
        <w:cr/>
        <w:t>Daha sonra listenin tamamını seçip satır aralığını 1,5 pt yapmalısınız.</w:t>
      </w:r>
      <w:r w:rsidR="00594AB3">
        <w:rPr>
          <w:sz w:val="20"/>
          <w:szCs w:val="20"/>
        </w:rPr>
        <w:cr/>
        <w:t xml:space="preserve"> </w:t>
      </w:r>
      <w:r w:rsidR="00594AB3">
        <w:rPr>
          <w:sz w:val="20"/>
          <w:szCs w:val="20"/>
        </w:rPr>
        <w:cr/>
        <w:t xml:space="preserve">Tablo 2.1: </w:t>
      </w:r>
      <w:r w:rsidR="00594AB3">
        <w:rPr>
          <w:sz w:val="20"/>
          <w:szCs w:val="20"/>
        </w:rPr>
        <w:tab/>
        <w:t xml:space="preserve">Tablo 2.1: olarak belirtilen tablo numaraları ve tablo adları ince yazı tipinde olacaktır. Tablo adlarında ilk kelimenin ilk harfi büyük, sonraki kelimelerin ilk harfleri küçük yazılacaktır.   </w:t>
      </w:r>
      <w:r w:rsidR="00594AB3">
        <w:rPr>
          <w:sz w:val="20"/>
          <w:szCs w:val="20"/>
        </w:rPr>
        <w:cr/>
      </w:r>
      <w:r w:rsidR="00594AB3">
        <w:rPr>
          <w:sz w:val="20"/>
          <w:szCs w:val="20"/>
        </w:rPr>
        <w:cr/>
      </w:r>
      <w:r w:rsidR="00594AB3">
        <w:rPr>
          <w:sz w:val="20"/>
          <w:szCs w:val="20"/>
        </w:rPr>
        <w:cr/>
        <w:t>Bunlara ek olarak, Şekil ve Tablo Listelerinin yazım kılavuzunda istenilen kuralları detaylandırılmıştır.  Bunun için proje/tez yazım kılavuzunu inceleyiniz.</w:t>
      </w:r>
      <w:r w:rsidR="00594AB3">
        <w:rPr>
          <w:sz w:val="20"/>
          <w:szCs w:val="20"/>
        </w:rPr>
        <w:cr/>
      </w:r>
      <w:r w:rsidR="00594AB3">
        <w:rPr>
          <w:sz w:val="20"/>
          <w:szCs w:val="20"/>
        </w:rPr>
        <w:cr/>
        <w:t>Bu açıklamayı silmeyi unutmayın!</w:t>
      </w:r>
    </w:p>
  </w:comment>
  <w:comment w:id="30" w:author="Şafak ECE" w:date="2022-11-02T15:17:00Z" w:initials="ŞE">
    <w:p w14:paraId="2F9198DB" w14:textId="77777777" w:rsidR="00985422" w:rsidRDefault="001F35E9" w:rsidP="001D29C3">
      <w:pPr>
        <w:jc w:val="left"/>
      </w:pPr>
      <w:r>
        <w:rPr>
          <w:rStyle w:val="AklamaBavurusu"/>
        </w:rPr>
        <w:annotationRef/>
      </w:r>
      <w:r w:rsidR="00985422">
        <w:rPr>
          <w:sz w:val="20"/>
          <w:szCs w:val="20"/>
        </w:rPr>
        <w:t>Şekiller listesini otomatik olarak oluşturmak için projenizde kullandığınız şekillerin isimlendirilmesini Başvurular</w:t>
      </w:r>
      <w:r w:rsidR="00985422">
        <w:rPr>
          <w:sz w:val="20"/>
          <w:szCs w:val="20"/>
        </w:rPr>
        <w:tab/>
        <w:t>Resim Yazısı Ekle modülünden gerçekleştirmeniz gerekmektedir. (ilerde de anlatılmaktadır.)</w:t>
      </w:r>
      <w:r w:rsidR="00985422">
        <w:rPr>
          <w:sz w:val="20"/>
          <w:szCs w:val="20"/>
        </w:rPr>
        <w:cr/>
      </w:r>
      <w:r w:rsidR="00985422">
        <w:rPr>
          <w:sz w:val="20"/>
          <w:szCs w:val="20"/>
        </w:rPr>
        <w:cr/>
        <w:t>Metin içinde şekilleri anlatıldığı üzere isimlendirdikten sonra,  Yanda yer alan şekiller tablosunu sağ tıklayıp “alanı güncelleştir” sekmesine tıklayarak şekiller listesini metinden otomatik olarak çekebilirsiniz.</w:t>
      </w:r>
      <w:r w:rsidR="00985422">
        <w:rPr>
          <w:sz w:val="20"/>
          <w:szCs w:val="20"/>
        </w:rPr>
        <w:cr/>
      </w:r>
      <w:r w:rsidR="00985422">
        <w:rPr>
          <w:sz w:val="20"/>
          <w:szCs w:val="20"/>
        </w:rPr>
        <w:cr/>
        <w:t>Dilerseniz bu işlemi Başvurular</w:t>
      </w:r>
      <w:r w:rsidR="00985422">
        <w:rPr>
          <w:sz w:val="20"/>
          <w:szCs w:val="20"/>
        </w:rPr>
        <w:tab/>
        <w:t>Şekiller Tablosu Ekle ile sıfırdan yapabilirsiniz.</w:t>
      </w:r>
      <w:r w:rsidR="00985422">
        <w:rPr>
          <w:sz w:val="20"/>
          <w:szCs w:val="20"/>
        </w:rPr>
        <w:cr/>
      </w:r>
      <w:r w:rsidR="00985422">
        <w:rPr>
          <w:sz w:val="20"/>
          <w:szCs w:val="20"/>
        </w:rPr>
        <w:cr/>
        <w:t>Daha sonra listenin tamamını seçip satır aralığını 1,5 pt yapmalısınız.</w:t>
      </w:r>
      <w:r w:rsidR="00985422">
        <w:rPr>
          <w:sz w:val="20"/>
          <w:szCs w:val="20"/>
        </w:rPr>
        <w:cr/>
        <w:t xml:space="preserve"> </w:t>
      </w:r>
      <w:r w:rsidR="00985422">
        <w:rPr>
          <w:sz w:val="20"/>
          <w:szCs w:val="20"/>
        </w:rPr>
        <w:cr/>
        <w:t xml:space="preserve">Şekil 2.1: </w:t>
      </w:r>
      <w:r w:rsidR="00985422">
        <w:rPr>
          <w:sz w:val="20"/>
          <w:szCs w:val="20"/>
        </w:rPr>
        <w:tab/>
        <w:t xml:space="preserve">Şekil 2.1.: olarak belirtilen şekil  numaraları ve şekil  adları ince yazı tipinde olacaktır. Şekil adlarında ilk kelimenin ilk harfi büyük, sonraki kelimelerin ilk harfleri küçük yazılacaktır.   </w:t>
      </w:r>
      <w:r w:rsidR="00985422">
        <w:rPr>
          <w:sz w:val="20"/>
          <w:szCs w:val="20"/>
        </w:rPr>
        <w:cr/>
      </w:r>
      <w:r w:rsidR="00985422">
        <w:rPr>
          <w:sz w:val="20"/>
          <w:szCs w:val="20"/>
        </w:rPr>
        <w:cr/>
      </w:r>
      <w:r w:rsidR="00985422">
        <w:rPr>
          <w:sz w:val="20"/>
          <w:szCs w:val="20"/>
        </w:rPr>
        <w:cr/>
        <w:t>Bunlara ek olarak, Şekil ve Tablo Listelerinin yazım kılavuzunda istenilen kuralları detaylandırılmıştır.  Bunun için proje/tez yazım kılavuzunu inceleyiniz.</w:t>
      </w:r>
      <w:r w:rsidR="00985422">
        <w:rPr>
          <w:sz w:val="20"/>
          <w:szCs w:val="20"/>
        </w:rPr>
        <w:cr/>
      </w:r>
      <w:r w:rsidR="00985422">
        <w:rPr>
          <w:sz w:val="20"/>
          <w:szCs w:val="20"/>
        </w:rPr>
        <w:cr/>
        <w:t>Bu açıklamayı silmeyi unutmayın!</w:t>
      </w:r>
    </w:p>
  </w:comment>
  <w:comment w:id="33" w:author="Şafak ECE" w:date="2022-11-16T15:30:00Z" w:initials="ŞE">
    <w:p w14:paraId="3B2E9D1D" w14:textId="766F4862" w:rsidR="00AC3463" w:rsidRDefault="001F35E9">
      <w:pPr>
        <w:pStyle w:val="AklamaMetni"/>
      </w:pPr>
      <w:r>
        <w:rPr>
          <w:rStyle w:val="AklamaBavurusu"/>
        </w:rPr>
        <w:annotationRef/>
      </w:r>
      <w:r w:rsidRPr="001F35E9">
        <w:t xml:space="preserve">Kısaltmalar Dizini, harf sırasına göre yazılır. 1,5 satır aralığı ile hazırlanır. </w:t>
      </w:r>
    </w:p>
    <w:p w14:paraId="030EFAA1" w14:textId="77777777" w:rsidR="00AC3463" w:rsidRDefault="00AC3463">
      <w:pPr>
        <w:pStyle w:val="AklamaMetni"/>
      </w:pPr>
    </w:p>
    <w:p w14:paraId="56F96736" w14:textId="7694B288" w:rsidR="001F35E9" w:rsidRDefault="001F35E9">
      <w:pPr>
        <w:pStyle w:val="AklamaMetni"/>
      </w:pPr>
      <w:r w:rsidRPr="001F35E9">
        <w:t>Simgeden sonra, açıklamadan önce bir sekme boşluk bırakılır. Yunan harfleri, semboller gibi kısaltm</w:t>
      </w:r>
      <w:r>
        <w:t>alar, harflerden sonra verilir.</w:t>
      </w:r>
      <w:r w:rsidR="00E70490">
        <w:t xml:space="preserve"> Alfabetik sıralama yapınız.</w:t>
      </w:r>
    </w:p>
  </w:comment>
  <w:comment w:id="36" w:author="Şafak ECE" w:date="2022-11-01T10:38:00Z" w:initials="ŞE">
    <w:p w14:paraId="5165F3AE" w14:textId="77777777" w:rsidR="001F35E9" w:rsidRDefault="001F35E9" w:rsidP="001F35E9">
      <w:pPr>
        <w:pStyle w:val="AklamaMetni"/>
      </w:pPr>
      <w:r>
        <w:rPr>
          <w:rStyle w:val="AklamaBavurusu"/>
        </w:rPr>
        <w:annotationRef/>
      </w:r>
      <w:r>
        <w:t>Giriş ‘1.’ ile başlar.</w:t>
      </w:r>
    </w:p>
    <w:p w14:paraId="4F423253" w14:textId="77777777" w:rsidR="001F35E9" w:rsidRDefault="001F35E9" w:rsidP="001F35E9">
      <w:pPr>
        <w:pStyle w:val="AklamaMetni"/>
      </w:pPr>
    </w:p>
    <w:p w14:paraId="39918B5F" w14:textId="77777777" w:rsidR="001F35E9" w:rsidRDefault="001F35E9" w:rsidP="001F35E9">
      <w:pPr>
        <w:pStyle w:val="AklamaMetni"/>
      </w:pPr>
      <w:r>
        <w:t>Birinci derece başlıklar her zaman yeni sayfadan başlar.</w:t>
      </w:r>
    </w:p>
    <w:p w14:paraId="1F9C8099" w14:textId="77777777" w:rsidR="001F35E9" w:rsidRDefault="001F35E9" w:rsidP="001F35E9">
      <w:pPr>
        <w:pStyle w:val="AklamaMetni"/>
      </w:pPr>
    </w:p>
    <w:p w14:paraId="51FE3331" w14:textId="37F552E4" w:rsidR="001F35E9" w:rsidRDefault="001F35E9" w:rsidP="001F35E9">
      <w:pPr>
        <w:pStyle w:val="AklamaMetni"/>
      </w:pPr>
      <w:r>
        <w:t>Yeni bir “birinci dereceden başlık” a geçmeden önce “Sayfa Düzeni</w:t>
      </w:r>
      <w:r>
        <w:sym w:font="Wingdings" w:char="F0E0"/>
      </w:r>
      <w:r>
        <w:t>Kesmeler</w:t>
      </w:r>
      <w:r>
        <w:sym w:font="Wingdings" w:char="F0E0"/>
      </w:r>
      <w:r>
        <w:t xml:space="preserve">Sonraki Sayfa” sekmelerini tıklayarak “Bölüm Sonu (Sonraki Sayfa)” eklemelisiniz. Bu şekilde yapmadığınız takdirde birinci dereceden başlıklar yukarıdan 72 pt olarak gözükmez. Bu sayede “birinci dereceden başlıklar yeni bir sayfada başlamalı” kuralına da uymuş olursunuz. </w:t>
      </w:r>
    </w:p>
    <w:p w14:paraId="1FFEAED4" w14:textId="77777777" w:rsidR="001F35E9" w:rsidRDefault="001F35E9" w:rsidP="001F35E9">
      <w:pPr>
        <w:pStyle w:val="AklamaMetni"/>
      </w:pPr>
    </w:p>
    <w:p w14:paraId="0885AE32" w14:textId="77777777" w:rsidR="001F35E9" w:rsidRDefault="001F35E9" w:rsidP="001F35E9">
      <w:pPr>
        <w:pStyle w:val="AklamaMetni"/>
      </w:pPr>
    </w:p>
    <w:p w14:paraId="47A030D9" w14:textId="5979BFE8" w:rsidR="001F35E9" w:rsidRDefault="001F35E9" w:rsidP="001F35E9">
      <w:pPr>
        <w:pStyle w:val="AklamaMetni"/>
      </w:pPr>
      <w:r>
        <w:t>Bu açıklamayı silmeyi unutmayın!</w:t>
      </w:r>
    </w:p>
  </w:comment>
  <w:comment w:id="52" w:author="Suna ŞAHİN" w:date="2022-11-16T15:31:00Z" w:initials="SŞ">
    <w:p w14:paraId="0ADD4CFC" w14:textId="19EBFC32" w:rsidR="00C66655" w:rsidRDefault="00C66655">
      <w:pPr>
        <w:pStyle w:val="AklamaMetni"/>
      </w:pPr>
      <w:r>
        <w:rPr>
          <w:rStyle w:val="AklamaBavurusu"/>
        </w:rPr>
        <w:annotationRef/>
      </w:r>
      <w:r>
        <w:t>Alfabetik Sıralama Yapını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6C75EFE" w15:done="0"/>
  <w15:commentEx w15:paraId="23B6B79F" w15:done="0"/>
  <w15:commentEx w15:paraId="44BB304C" w15:done="0"/>
  <w15:commentEx w15:paraId="5186A393" w15:done="0"/>
  <w15:commentEx w15:paraId="2ED65C5F" w15:done="0"/>
  <w15:commentEx w15:paraId="4A1FDAF9" w15:done="0"/>
  <w15:commentEx w15:paraId="3296BC27" w15:done="0"/>
  <w15:commentEx w15:paraId="7CFCC55B" w15:done="0"/>
  <w15:commentEx w15:paraId="0D2FD462" w15:done="0"/>
  <w15:commentEx w15:paraId="7609943B" w15:done="0"/>
  <w15:commentEx w15:paraId="56021173" w15:done="0"/>
  <w15:commentEx w15:paraId="439120F8" w15:done="0"/>
  <w15:commentEx w15:paraId="604B7C66" w15:done="0"/>
  <w15:commentEx w15:paraId="79D76C24" w15:done="0"/>
  <w15:commentEx w15:paraId="4104F6E4" w15:done="0"/>
  <w15:commentEx w15:paraId="4A56D3AC" w15:done="0"/>
  <w15:commentEx w15:paraId="7F23B98E" w15:done="0"/>
  <w15:commentEx w15:paraId="41EA305E" w15:done="0"/>
  <w15:commentEx w15:paraId="2F9198DB" w15:done="0"/>
  <w15:commentEx w15:paraId="56F96736" w15:done="0"/>
  <w15:commentEx w15:paraId="47A030D9" w15:done="0"/>
  <w15:commentEx w15:paraId="0ADD4C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6C75EFE" w16cid:durableId="270CF17C"/>
  <w16cid:commentId w16cid:paraId="23B6B79F" w16cid:durableId="270CF17D"/>
  <w16cid:commentId w16cid:paraId="44BB304C" w16cid:durableId="270CF17E"/>
  <w16cid:commentId w16cid:paraId="5186A393" w16cid:durableId="270CF17F"/>
  <w16cid:commentId w16cid:paraId="2ED65C5F" w16cid:durableId="270CF180"/>
  <w16cid:commentId w16cid:paraId="4A1FDAF9" w16cid:durableId="270CF181"/>
  <w16cid:commentId w16cid:paraId="3296BC27" w16cid:durableId="270CF182"/>
  <w16cid:commentId w16cid:paraId="7CFCC55B" w16cid:durableId="270CF184"/>
  <w16cid:commentId w16cid:paraId="0D2FD462" w16cid:durableId="270CF185"/>
  <w16cid:commentId w16cid:paraId="7609943B" w16cid:durableId="270CF186"/>
  <w16cid:commentId w16cid:paraId="56021173" w16cid:durableId="270CF187"/>
  <w16cid:commentId w16cid:paraId="439120F8" w16cid:durableId="270CF188"/>
  <w16cid:commentId w16cid:paraId="604B7C66" w16cid:durableId="270CF189"/>
  <w16cid:commentId w16cid:paraId="79D76C24" w16cid:durableId="270CF18A"/>
  <w16cid:commentId w16cid:paraId="4104F6E4" w16cid:durableId="270CF18B"/>
  <w16cid:commentId w16cid:paraId="4A56D3AC" w16cid:durableId="270CF18C"/>
  <w16cid:commentId w16cid:paraId="7F23B98E" w16cid:durableId="270CF18D"/>
  <w16cid:commentId w16cid:paraId="41EA305E" w16cid:durableId="270CF18E"/>
  <w16cid:commentId w16cid:paraId="2F9198DB" w16cid:durableId="270CF18F"/>
  <w16cid:commentId w16cid:paraId="56F96736" w16cid:durableId="270CF190"/>
  <w16cid:commentId w16cid:paraId="47A030D9" w16cid:durableId="270CF191"/>
  <w16cid:commentId w16cid:paraId="0ADD4CFC" w16cid:durableId="0ADD4C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9CE69C" w14:textId="77777777" w:rsidR="00BA4EC9" w:rsidRDefault="00BA4EC9" w:rsidP="00B66427">
      <w:r>
        <w:separator/>
      </w:r>
    </w:p>
    <w:p w14:paraId="0447A320" w14:textId="77777777" w:rsidR="00BA4EC9" w:rsidRDefault="00BA4EC9" w:rsidP="00B66427"/>
  </w:endnote>
  <w:endnote w:type="continuationSeparator" w:id="0">
    <w:p w14:paraId="66B64B49" w14:textId="77777777" w:rsidR="00BA4EC9" w:rsidRDefault="00BA4EC9" w:rsidP="00B66427">
      <w:r>
        <w:continuationSeparator/>
      </w:r>
    </w:p>
    <w:p w14:paraId="7A7328FA" w14:textId="77777777" w:rsidR="00BA4EC9" w:rsidRDefault="00BA4EC9" w:rsidP="00B664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1507866900"/>
      <w:docPartObj>
        <w:docPartGallery w:val="Page Numbers (Bottom of Page)"/>
        <w:docPartUnique/>
      </w:docPartObj>
    </w:sdtPr>
    <w:sdtContent>
      <w:p w14:paraId="4FF3F032" w14:textId="373F99A2" w:rsidR="006A6D30" w:rsidRDefault="006A6D30" w:rsidP="00BF59E8">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sidR="00AD4E86">
          <w:rPr>
            <w:rStyle w:val="SayfaNumaras"/>
            <w:noProof/>
          </w:rPr>
          <w:t>iv</w:t>
        </w:r>
        <w:r>
          <w:rPr>
            <w:rStyle w:val="SayfaNumaras"/>
          </w:rPr>
          <w:fldChar w:fldCharType="end"/>
        </w:r>
      </w:p>
    </w:sdtContent>
  </w:sdt>
  <w:p w14:paraId="501BA774" w14:textId="77777777" w:rsidR="006A6D30" w:rsidRDefault="006A6D30" w:rsidP="00C13CDE">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797989149"/>
      <w:docPartObj>
        <w:docPartGallery w:val="Page Numbers (Bottom of Page)"/>
        <w:docPartUnique/>
      </w:docPartObj>
    </w:sdtPr>
    <w:sdtContent>
      <w:p w14:paraId="028544DF" w14:textId="7B4E5D13" w:rsidR="006A6D30" w:rsidRDefault="006A6D30" w:rsidP="006A6D30">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ii</w:t>
        </w:r>
        <w:r>
          <w:rPr>
            <w:rStyle w:val="SayfaNumaras"/>
          </w:rPr>
          <w:fldChar w:fldCharType="end"/>
        </w:r>
      </w:p>
    </w:sdtContent>
  </w:sdt>
  <w:p w14:paraId="7F87A980" w14:textId="77777777" w:rsidR="006A6D30" w:rsidRDefault="006A6D30" w:rsidP="00C13CDE">
    <w:pPr>
      <w:pStyle w:val="AltBilgi"/>
      <w:ind w:right="360"/>
    </w:pPr>
    <w:r>
      <w:tab/>
    </w:r>
    <w:r>
      <w:tab/>
      <w:t>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5340984"/>
      <w:docPartObj>
        <w:docPartGallery w:val="Page Numbers (Bottom of Page)"/>
        <w:docPartUnique/>
      </w:docPartObj>
    </w:sdtPr>
    <w:sdtContent>
      <w:p w14:paraId="0F2CC72F" w14:textId="51AC36DC" w:rsidR="00AD4E86" w:rsidRDefault="00AD4E86" w:rsidP="00075A71">
        <w:pPr>
          <w:pStyle w:val="AltBilgi"/>
          <w:jc w:val="right"/>
        </w:pPr>
        <w:r>
          <w:fldChar w:fldCharType="begin"/>
        </w:r>
        <w:r>
          <w:instrText>PAGE   \* MERGEFORMAT</w:instrText>
        </w:r>
        <w:r>
          <w:fldChar w:fldCharType="separate"/>
        </w:r>
        <w:r w:rsidR="00E369AC">
          <w:rPr>
            <w:noProof/>
          </w:rPr>
          <w:t>i</w:t>
        </w:r>
        <w:r>
          <w:fldChar w:fldCharType="end"/>
        </w:r>
      </w:p>
    </w:sdtContent>
  </w:sdt>
  <w:p w14:paraId="22FCC471" w14:textId="77777777" w:rsidR="006A6D30" w:rsidRDefault="006A6D30" w:rsidP="00390B32">
    <w:pPr>
      <w:pStyle w:val="AltBilgi"/>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2475123"/>
      <w:docPartObj>
        <w:docPartGallery w:val="Page Numbers (Bottom of Page)"/>
        <w:docPartUnique/>
      </w:docPartObj>
    </w:sdtPr>
    <w:sdtContent>
      <w:p w14:paraId="307BD847" w14:textId="77777777" w:rsidR="006A6D30" w:rsidRDefault="006A6D30">
        <w:pPr>
          <w:pStyle w:val="AltBilgi"/>
          <w:jc w:val="right"/>
        </w:pPr>
        <w:r>
          <w:fldChar w:fldCharType="begin"/>
        </w:r>
        <w:r>
          <w:instrText>PAGE   \* MERGEFORMAT</w:instrText>
        </w:r>
        <w:r>
          <w:fldChar w:fldCharType="separate"/>
        </w:r>
        <w:r w:rsidR="00AD4E86">
          <w:rPr>
            <w:noProof/>
          </w:rPr>
          <w:t>ii</w:t>
        </w:r>
        <w:r>
          <w:fldChar w:fldCharType="end"/>
        </w:r>
      </w:p>
    </w:sdtContent>
  </w:sdt>
  <w:p w14:paraId="1A24F93B" w14:textId="77777777" w:rsidR="006A6D30" w:rsidRDefault="006A6D30">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1255429923"/>
      <w:docPartObj>
        <w:docPartGallery w:val="Page Numbers (Bottom of Page)"/>
        <w:docPartUnique/>
      </w:docPartObj>
    </w:sdtPr>
    <w:sdtContent>
      <w:p w14:paraId="1C6D14F1" w14:textId="69822F76" w:rsidR="006A6D30" w:rsidRDefault="006A6D30" w:rsidP="006A6D30">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sidR="00E369AC">
          <w:rPr>
            <w:rStyle w:val="SayfaNumaras"/>
            <w:noProof/>
          </w:rPr>
          <w:t>ix</w:t>
        </w:r>
        <w:r>
          <w:rPr>
            <w:rStyle w:val="SayfaNumaras"/>
          </w:rPr>
          <w:fldChar w:fldCharType="end"/>
        </w:r>
      </w:p>
    </w:sdtContent>
  </w:sdt>
  <w:p w14:paraId="6CEAE937" w14:textId="77777777" w:rsidR="006A6D30" w:rsidRDefault="006A6D30" w:rsidP="00BF59E8">
    <w:pPr>
      <w:pStyle w:val="AltBilgi"/>
      <w:ind w:right="36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856BBB" w14:textId="77777777" w:rsidR="00BA4EC9" w:rsidRDefault="00BA4EC9" w:rsidP="00B66427">
      <w:r>
        <w:separator/>
      </w:r>
    </w:p>
    <w:p w14:paraId="5B82AC1D" w14:textId="77777777" w:rsidR="00BA4EC9" w:rsidRDefault="00BA4EC9" w:rsidP="00B66427"/>
  </w:footnote>
  <w:footnote w:type="continuationSeparator" w:id="0">
    <w:p w14:paraId="27918590" w14:textId="77777777" w:rsidR="00BA4EC9" w:rsidRDefault="00BA4EC9" w:rsidP="00B66427">
      <w:r>
        <w:continuationSeparator/>
      </w:r>
    </w:p>
    <w:p w14:paraId="14BDA2FB" w14:textId="77777777" w:rsidR="00BA4EC9" w:rsidRDefault="00BA4EC9" w:rsidP="00B6642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D3189"/>
    <w:multiLevelType w:val="hybridMultilevel"/>
    <w:tmpl w:val="21504E1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 w15:restartNumberingAfterBreak="0">
    <w:nsid w:val="0C37406E"/>
    <w:multiLevelType w:val="hybridMultilevel"/>
    <w:tmpl w:val="31D655A8"/>
    <w:lvl w:ilvl="0" w:tplc="041F000F">
      <w:start w:val="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E5F5F32"/>
    <w:multiLevelType w:val="hybridMultilevel"/>
    <w:tmpl w:val="983CDFF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9166AE1"/>
    <w:multiLevelType w:val="multilevel"/>
    <w:tmpl w:val="0538B2A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DA60076"/>
    <w:multiLevelType w:val="multilevel"/>
    <w:tmpl w:val="7F1CF3D4"/>
    <w:lvl w:ilvl="0">
      <w:start w:val="1"/>
      <w:numFmt w:val="decimal"/>
      <w:pStyle w:val="Balk1"/>
      <w:suff w:val="space"/>
      <w:lvlText w:val="%1."/>
      <w:lvlJc w:val="left"/>
      <w:pPr>
        <w:ind w:left="2345" w:hanging="360"/>
      </w:pPr>
      <w:rPr>
        <w:rFonts w:hint="default"/>
      </w:rPr>
    </w:lvl>
    <w:lvl w:ilvl="1">
      <w:start w:val="1"/>
      <w:numFmt w:val="decimal"/>
      <w:suff w:val="space"/>
      <w:lvlText w:val="%1.%2."/>
      <w:lvlJc w:val="left"/>
      <w:pPr>
        <w:ind w:left="792" w:hanging="432"/>
      </w:pPr>
      <w:rPr>
        <w:rFonts w:hint="default"/>
      </w:rPr>
    </w:lvl>
    <w:lvl w:ilvl="2">
      <w:start w:val="1"/>
      <w:numFmt w:val="decimal"/>
      <w:pStyle w:val="Balk3"/>
      <w:suff w:val="space"/>
      <w:lvlText w:val="%1.%2.%3."/>
      <w:lvlJc w:val="left"/>
      <w:pPr>
        <w:ind w:left="1224" w:hanging="504"/>
      </w:pPr>
      <w:rPr>
        <w:rFonts w:hint="default"/>
      </w:rPr>
    </w:lvl>
    <w:lvl w:ilvl="3">
      <w:start w:val="1"/>
      <w:numFmt w:val="decimal"/>
      <w:pStyle w:val="Balk4"/>
      <w:suff w:val="space"/>
      <w:lvlText w:val="%1.%2.%3.%4."/>
      <w:lvlJc w:val="left"/>
      <w:pPr>
        <w:ind w:left="1728" w:hanging="648"/>
      </w:pPr>
      <w:rPr>
        <w:rFonts w:hint="default"/>
      </w:rPr>
    </w:lvl>
    <w:lvl w:ilvl="4">
      <w:start w:val="1"/>
      <w:numFmt w:val="decimal"/>
      <w:pStyle w:val="Balk5"/>
      <w:suff w:val="space"/>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AA802D5"/>
    <w:multiLevelType w:val="multilevel"/>
    <w:tmpl w:val="46A6DA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6" w15:restartNumberingAfterBreak="0">
    <w:nsid w:val="65960601"/>
    <w:multiLevelType w:val="multilevel"/>
    <w:tmpl w:val="079401E2"/>
    <w:lvl w:ilvl="0">
      <w:start w:val="1"/>
      <w:numFmt w:val="decimal"/>
      <w:lvlText w:val="%1."/>
      <w:lvlJc w:val="left"/>
      <w:pPr>
        <w:ind w:left="720" w:hanging="360"/>
      </w:pPr>
      <w:rPr>
        <w:rFonts w:hint="default"/>
      </w:rPr>
    </w:lvl>
    <w:lvl w:ilvl="1">
      <w:start w:val="1"/>
      <w:numFmt w:val="decimal"/>
      <w:pStyle w:val="2Balk"/>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46038981">
    <w:abstractNumId w:val="3"/>
  </w:num>
  <w:num w:numId="2" w16cid:durableId="1559852423">
    <w:abstractNumId w:val="2"/>
  </w:num>
  <w:num w:numId="3" w16cid:durableId="2112627548">
    <w:abstractNumId w:val="0"/>
  </w:num>
  <w:num w:numId="4" w16cid:durableId="77874863">
    <w:abstractNumId w:val="5"/>
  </w:num>
  <w:num w:numId="5" w16cid:durableId="1845437551">
    <w:abstractNumId w:val="4"/>
  </w:num>
  <w:num w:numId="6" w16cid:durableId="2105606598">
    <w:abstractNumId w:val="1"/>
  </w:num>
  <w:num w:numId="7" w16cid:durableId="1163005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a ŞAHİN">
    <w15:presenceInfo w15:providerId="AD" w15:userId="S-1-5-21-3867891324-3430043045-57065360-1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38C3"/>
    <w:rsid w:val="000024D4"/>
    <w:rsid w:val="00002A7E"/>
    <w:rsid w:val="0000625D"/>
    <w:rsid w:val="000064A3"/>
    <w:rsid w:val="0000651C"/>
    <w:rsid w:val="00016032"/>
    <w:rsid w:val="000212FF"/>
    <w:rsid w:val="00023D96"/>
    <w:rsid w:val="00033FC5"/>
    <w:rsid w:val="00041E9B"/>
    <w:rsid w:val="0004344D"/>
    <w:rsid w:val="00047DC8"/>
    <w:rsid w:val="00054C00"/>
    <w:rsid w:val="00057946"/>
    <w:rsid w:val="00060361"/>
    <w:rsid w:val="000606D8"/>
    <w:rsid w:val="0006181B"/>
    <w:rsid w:val="000754CC"/>
    <w:rsid w:val="00075A71"/>
    <w:rsid w:val="0008105D"/>
    <w:rsid w:val="000841F9"/>
    <w:rsid w:val="00095058"/>
    <w:rsid w:val="00097FA2"/>
    <w:rsid w:val="000A465C"/>
    <w:rsid w:val="000B40EF"/>
    <w:rsid w:val="000C0FCF"/>
    <w:rsid w:val="000C54FA"/>
    <w:rsid w:val="000D2760"/>
    <w:rsid w:val="000D3555"/>
    <w:rsid w:val="000E6223"/>
    <w:rsid w:val="000F2AA9"/>
    <w:rsid w:val="001026FE"/>
    <w:rsid w:val="001027EE"/>
    <w:rsid w:val="0010349F"/>
    <w:rsid w:val="001068B7"/>
    <w:rsid w:val="001118A3"/>
    <w:rsid w:val="0012357B"/>
    <w:rsid w:val="00135653"/>
    <w:rsid w:val="00137CE6"/>
    <w:rsid w:val="00160CF5"/>
    <w:rsid w:val="00161E10"/>
    <w:rsid w:val="00174371"/>
    <w:rsid w:val="00181398"/>
    <w:rsid w:val="00191A1D"/>
    <w:rsid w:val="001C36AB"/>
    <w:rsid w:val="001C38AB"/>
    <w:rsid w:val="001C7D0D"/>
    <w:rsid w:val="001D428D"/>
    <w:rsid w:val="001D4E2D"/>
    <w:rsid w:val="001E6858"/>
    <w:rsid w:val="001F35E9"/>
    <w:rsid w:val="0020101B"/>
    <w:rsid w:val="002050C7"/>
    <w:rsid w:val="00206E34"/>
    <w:rsid w:val="0021030E"/>
    <w:rsid w:val="00220691"/>
    <w:rsid w:val="0023184F"/>
    <w:rsid w:val="00233EEC"/>
    <w:rsid w:val="00247E4B"/>
    <w:rsid w:val="002502F8"/>
    <w:rsid w:val="002578B8"/>
    <w:rsid w:val="002806CE"/>
    <w:rsid w:val="00281D57"/>
    <w:rsid w:val="00286E68"/>
    <w:rsid w:val="00293F89"/>
    <w:rsid w:val="002A015C"/>
    <w:rsid w:val="002D0D8A"/>
    <w:rsid w:val="002D218B"/>
    <w:rsid w:val="002D3F11"/>
    <w:rsid w:val="002E1C01"/>
    <w:rsid w:val="002F3896"/>
    <w:rsid w:val="002F5FA9"/>
    <w:rsid w:val="002F64E9"/>
    <w:rsid w:val="002F671E"/>
    <w:rsid w:val="00300F30"/>
    <w:rsid w:val="003047B2"/>
    <w:rsid w:val="0030520E"/>
    <w:rsid w:val="0030579B"/>
    <w:rsid w:val="00306058"/>
    <w:rsid w:val="00325325"/>
    <w:rsid w:val="00326426"/>
    <w:rsid w:val="00330239"/>
    <w:rsid w:val="00330D9E"/>
    <w:rsid w:val="00334DFD"/>
    <w:rsid w:val="00335180"/>
    <w:rsid w:val="003378AF"/>
    <w:rsid w:val="00346E8B"/>
    <w:rsid w:val="003570D5"/>
    <w:rsid w:val="00361928"/>
    <w:rsid w:val="00365424"/>
    <w:rsid w:val="00374640"/>
    <w:rsid w:val="00376D30"/>
    <w:rsid w:val="00381474"/>
    <w:rsid w:val="00385468"/>
    <w:rsid w:val="003877B7"/>
    <w:rsid w:val="00390B32"/>
    <w:rsid w:val="00392D8B"/>
    <w:rsid w:val="003B3FF2"/>
    <w:rsid w:val="003B4ADF"/>
    <w:rsid w:val="003B588B"/>
    <w:rsid w:val="003D3436"/>
    <w:rsid w:val="003E25F0"/>
    <w:rsid w:val="003F0073"/>
    <w:rsid w:val="003F01D1"/>
    <w:rsid w:val="003F1745"/>
    <w:rsid w:val="003F3104"/>
    <w:rsid w:val="003F32EA"/>
    <w:rsid w:val="003F34B0"/>
    <w:rsid w:val="0040745A"/>
    <w:rsid w:val="00417C3B"/>
    <w:rsid w:val="0042219E"/>
    <w:rsid w:val="00434870"/>
    <w:rsid w:val="0044604D"/>
    <w:rsid w:val="0044647B"/>
    <w:rsid w:val="00466488"/>
    <w:rsid w:val="00486E7D"/>
    <w:rsid w:val="004A2148"/>
    <w:rsid w:val="004A7A6D"/>
    <w:rsid w:val="004B3745"/>
    <w:rsid w:val="004C004D"/>
    <w:rsid w:val="004C5B80"/>
    <w:rsid w:val="004D222B"/>
    <w:rsid w:val="004D3D3D"/>
    <w:rsid w:val="004D45A5"/>
    <w:rsid w:val="004D7F94"/>
    <w:rsid w:val="004E1484"/>
    <w:rsid w:val="004E16C6"/>
    <w:rsid w:val="004E7EE3"/>
    <w:rsid w:val="004F116C"/>
    <w:rsid w:val="005276CB"/>
    <w:rsid w:val="00527854"/>
    <w:rsid w:val="005332BB"/>
    <w:rsid w:val="00533777"/>
    <w:rsid w:val="00537EAE"/>
    <w:rsid w:val="005449AC"/>
    <w:rsid w:val="00547AF9"/>
    <w:rsid w:val="00562272"/>
    <w:rsid w:val="00566698"/>
    <w:rsid w:val="0058112C"/>
    <w:rsid w:val="00586336"/>
    <w:rsid w:val="00590957"/>
    <w:rsid w:val="00591911"/>
    <w:rsid w:val="00594AB3"/>
    <w:rsid w:val="005A0522"/>
    <w:rsid w:val="005A3AC2"/>
    <w:rsid w:val="005A46C3"/>
    <w:rsid w:val="005B0DDC"/>
    <w:rsid w:val="005B7686"/>
    <w:rsid w:val="005C3DAC"/>
    <w:rsid w:val="005C4A6E"/>
    <w:rsid w:val="005E66A3"/>
    <w:rsid w:val="005F1E2E"/>
    <w:rsid w:val="005F28C5"/>
    <w:rsid w:val="005F393C"/>
    <w:rsid w:val="005F4566"/>
    <w:rsid w:val="005F6806"/>
    <w:rsid w:val="00602CD4"/>
    <w:rsid w:val="0061625B"/>
    <w:rsid w:val="006275FA"/>
    <w:rsid w:val="006379B1"/>
    <w:rsid w:val="00651639"/>
    <w:rsid w:val="00652DCA"/>
    <w:rsid w:val="00660767"/>
    <w:rsid w:val="00676ECE"/>
    <w:rsid w:val="00677096"/>
    <w:rsid w:val="00686A23"/>
    <w:rsid w:val="00696238"/>
    <w:rsid w:val="0069707E"/>
    <w:rsid w:val="00697B4C"/>
    <w:rsid w:val="006A6D30"/>
    <w:rsid w:val="006B5349"/>
    <w:rsid w:val="006C30D0"/>
    <w:rsid w:val="006D0074"/>
    <w:rsid w:val="006E4742"/>
    <w:rsid w:val="006F55F7"/>
    <w:rsid w:val="00706E53"/>
    <w:rsid w:val="00710CAC"/>
    <w:rsid w:val="00716535"/>
    <w:rsid w:val="0073017A"/>
    <w:rsid w:val="00732515"/>
    <w:rsid w:val="007525CD"/>
    <w:rsid w:val="0077170E"/>
    <w:rsid w:val="00773E55"/>
    <w:rsid w:val="00792FB4"/>
    <w:rsid w:val="007A0AB6"/>
    <w:rsid w:val="007A2561"/>
    <w:rsid w:val="007B3B37"/>
    <w:rsid w:val="007D706E"/>
    <w:rsid w:val="00802775"/>
    <w:rsid w:val="00812E6F"/>
    <w:rsid w:val="00812F1C"/>
    <w:rsid w:val="0081611B"/>
    <w:rsid w:val="00843DB6"/>
    <w:rsid w:val="008443B9"/>
    <w:rsid w:val="0084628B"/>
    <w:rsid w:val="00851912"/>
    <w:rsid w:val="00855EE4"/>
    <w:rsid w:val="00866520"/>
    <w:rsid w:val="008750C0"/>
    <w:rsid w:val="008907E5"/>
    <w:rsid w:val="00891618"/>
    <w:rsid w:val="008A277B"/>
    <w:rsid w:val="008A3B0E"/>
    <w:rsid w:val="008A6E50"/>
    <w:rsid w:val="008A7FAE"/>
    <w:rsid w:val="008B27D1"/>
    <w:rsid w:val="008C67D4"/>
    <w:rsid w:val="008D4BA9"/>
    <w:rsid w:val="008E0130"/>
    <w:rsid w:val="008E515E"/>
    <w:rsid w:val="00902232"/>
    <w:rsid w:val="009114DD"/>
    <w:rsid w:val="0092678B"/>
    <w:rsid w:val="009434D7"/>
    <w:rsid w:val="00953A26"/>
    <w:rsid w:val="009678F1"/>
    <w:rsid w:val="009707EE"/>
    <w:rsid w:val="00970B5B"/>
    <w:rsid w:val="009804CA"/>
    <w:rsid w:val="00980FFD"/>
    <w:rsid w:val="00985422"/>
    <w:rsid w:val="00986529"/>
    <w:rsid w:val="009957EA"/>
    <w:rsid w:val="009A6358"/>
    <w:rsid w:val="009C2FE9"/>
    <w:rsid w:val="009C43C0"/>
    <w:rsid w:val="009D0338"/>
    <w:rsid w:val="009D3C47"/>
    <w:rsid w:val="009E5A08"/>
    <w:rsid w:val="009E719F"/>
    <w:rsid w:val="00A072A1"/>
    <w:rsid w:val="00A10225"/>
    <w:rsid w:val="00A20572"/>
    <w:rsid w:val="00A23AF0"/>
    <w:rsid w:val="00A2424B"/>
    <w:rsid w:val="00A2673E"/>
    <w:rsid w:val="00A501BF"/>
    <w:rsid w:val="00A71AB0"/>
    <w:rsid w:val="00A741C5"/>
    <w:rsid w:val="00A81478"/>
    <w:rsid w:val="00A87889"/>
    <w:rsid w:val="00A917E1"/>
    <w:rsid w:val="00A972D0"/>
    <w:rsid w:val="00AB0352"/>
    <w:rsid w:val="00AB3AB8"/>
    <w:rsid w:val="00AB6BA9"/>
    <w:rsid w:val="00AC2394"/>
    <w:rsid w:val="00AC3463"/>
    <w:rsid w:val="00AD1ED8"/>
    <w:rsid w:val="00AD4B82"/>
    <w:rsid w:val="00AD4E86"/>
    <w:rsid w:val="00AE29EC"/>
    <w:rsid w:val="00AE59FE"/>
    <w:rsid w:val="00AE6DBD"/>
    <w:rsid w:val="00B01818"/>
    <w:rsid w:val="00B062FC"/>
    <w:rsid w:val="00B07C95"/>
    <w:rsid w:val="00B116E8"/>
    <w:rsid w:val="00B12780"/>
    <w:rsid w:val="00B147A6"/>
    <w:rsid w:val="00B17AC1"/>
    <w:rsid w:val="00B3411D"/>
    <w:rsid w:val="00B425B3"/>
    <w:rsid w:val="00B53296"/>
    <w:rsid w:val="00B62203"/>
    <w:rsid w:val="00B657F2"/>
    <w:rsid w:val="00B66427"/>
    <w:rsid w:val="00B667EF"/>
    <w:rsid w:val="00B7104F"/>
    <w:rsid w:val="00B80E73"/>
    <w:rsid w:val="00B81461"/>
    <w:rsid w:val="00B97EBF"/>
    <w:rsid w:val="00BA4EC9"/>
    <w:rsid w:val="00BB6A51"/>
    <w:rsid w:val="00BC2A5A"/>
    <w:rsid w:val="00BD0670"/>
    <w:rsid w:val="00BF000F"/>
    <w:rsid w:val="00BF0FC6"/>
    <w:rsid w:val="00BF59E8"/>
    <w:rsid w:val="00C055B2"/>
    <w:rsid w:val="00C13CDE"/>
    <w:rsid w:val="00C14DE4"/>
    <w:rsid w:val="00C23C02"/>
    <w:rsid w:val="00C2422D"/>
    <w:rsid w:val="00C32573"/>
    <w:rsid w:val="00C3489B"/>
    <w:rsid w:val="00C466FC"/>
    <w:rsid w:val="00C52393"/>
    <w:rsid w:val="00C57066"/>
    <w:rsid w:val="00C634A4"/>
    <w:rsid w:val="00C63C24"/>
    <w:rsid w:val="00C64205"/>
    <w:rsid w:val="00C66494"/>
    <w:rsid w:val="00C66655"/>
    <w:rsid w:val="00C71812"/>
    <w:rsid w:val="00C738C5"/>
    <w:rsid w:val="00C75C12"/>
    <w:rsid w:val="00C75F13"/>
    <w:rsid w:val="00C7634D"/>
    <w:rsid w:val="00C81847"/>
    <w:rsid w:val="00CA53A5"/>
    <w:rsid w:val="00CC6624"/>
    <w:rsid w:val="00CD3968"/>
    <w:rsid w:val="00CD7891"/>
    <w:rsid w:val="00CE03A9"/>
    <w:rsid w:val="00CE2AA1"/>
    <w:rsid w:val="00CE484B"/>
    <w:rsid w:val="00CF0A55"/>
    <w:rsid w:val="00CF2B6A"/>
    <w:rsid w:val="00D20830"/>
    <w:rsid w:val="00D34F42"/>
    <w:rsid w:val="00D34F7B"/>
    <w:rsid w:val="00D35CBC"/>
    <w:rsid w:val="00D44AC4"/>
    <w:rsid w:val="00D55192"/>
    <w:rsid w:val="00D56F86"/>
    <w:rsid w:val="00D57220"/>
    <w:rsid w:val="00D66ABA"/>
    <w:rsid w:val="00D70B4B"/>
    <w:rsid w:val="00D719F7"/>
    <w:rsid w:val="00D93669"/>
    <w:rsid w:val="00DB35E9"/>
    <w:rsid w:val="00DB5736"/>
    <w:rsid w:val="00DE1C20"/>
    <w:rsid w:val="00DE53FF"/>
    <w:rsid w:val="00DF6437"/>
    <w:rsid w:val="00E012F7"/>
    <w:rsid w:val="00E019A5"/>
    <w:rsid w:val="00E0251E"/>
    <w:rsid w:val="00E03749"/>
    <w:rsid w:val="00E0374B"/>
    <w:rsid w:val="00E03898"/>
    <w:rsid w:val="00E06681"/>
    <w:rsid w:val="00E1585A"/>
    <w:rsid w:val="00E1626C"/>
    <w:rsid w:val="00E164D3"/>
    <w:rsid w:val="00E233BE"/>
    <w:rsid w:val="00E33386"/>
    <w:rsid w:val="00E35DE9"/>
    <w:rsid w:val="00E369AC"/>
    <w:rsid w:val="00E4745F"/>
    <w:rsid w:val="00E559B4"/>
    <w:rsid w:val="00E62E84"/>
    <w:rsid w:val="00E70490"/>
    <w:rsid w:val="00E929EB"/>
    <w:rsid w:val="00E934A9"/>
    <w:rsid w:val="00EA4163"/>
    <w:rsid w:val="00EA7F03"/>
    <w:rsid w:val="00EB1210"/>
    <w:rsid w:val="00EB2D5C"/>
    <w:rsid w:val="00EB4C2D"/>
    <w:rsid w:val="00EC7FCD"/>
    <w:rsid w:val="00ED2058"/>
    <w:rsid w:val="00ED38C3"/>
    <w:rsid w:val="00ED5124"/>
    <w:rsid w:val="00ED7FDD"/>
    <w:rsid w:val="00EE4721"/>
    <w:rsid w:val="00EE7028"/>
    <w:rsid w:val="00EF032F"/>
    <w:rsid w:val="00EF1092"/>
    <w:rsid w:val="00F145CE"/>
    <w:rsid w:val="00F26453"/>
    <w:rsid w:val="00F37470"/>
    <w:rsid w:val="00F429A3"/>
    <w:rsid w:val="00F50CED"/>
    <w:rsid w:val="00F631E1"/>
    <w:rsid w:val="00F6686D"/>
    <w:rsid w:val="00F731B6"/>
    <w:rsid w:val="00F968AA"/>
    <w:rsid w:val="00FA3016"/>
    <w:rsid w:val="00FC2EC8"/>
    <w:rsid w:val="00FC5C26"/>
    <w:rsid w:val="00FF5E8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CDD8E"/>
  <w15:docId w15:val="{2C10CABF-48BA-4329-8753-529240604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FDD"/>
    <w:pPr>
      <w:widowControl w:val="0"/>
      <w:autoSpaceDE w:val="0"/>
      <w:autoSpaceDN w:val="0"/>
      <w:spacing w:before="120" w:after="120" w:line="360" w:lineRule="auto"/>
      <w:ind w:firstLine="709"/>
      <w:jc w:val="both"/>
    </w:pPr>
    <w:rPr>
      <w:rFonts w:ascii="Times New Roman" w:eastAsia="Times New Roman" w:hAnsi="Times New Roman" w:cs="Times New Roman"/>
      <w:sz w:val="24"/>
      <w:szCs w:val="24"/>
      <w:lang w:eastAsia="tr-TR" w:bidi="tr-TR"/>
    </w:rPr>
  </w:style>
  <w:style w:type="paragraph" w:styleId="Balk1">
    <w:name w:val="heading 1"/>
    <w:basedOn w:val="Normal"/>
    <w:next w:val="Normal"/>
    <w:link w:val="Balk1Char"/>
    <w:uiPriority w:val="9"/>
    <w:qFormat/>
    <w:rsid w:val="00AC3463"/>
    <w:pPr>
      <w:keepNext/>
      <w:keepLines/>
      <w:numPr>
        <w:numId w:val="5"/>
      </w:numPr>
      <w:ind w:left="720"/>
      <w:jc w:val="left"/>
      <w:outlineLvl w:val="0"/>
    </w:pPr>
    <w:rPr>
      <w:rFonts w:eastAsiaTheme="majorEastAsia" w:cstheme="majorBidi"/>
      <w:b/>
      <w:bCs/>
      <w:color w:val="000000" w:themeColor="text1"/>
      <w:sz w:val="28"/>
      <w:szCs w:val="28"/>
    </w:rPr>
  </w:style>
  <w:style w:type="paragraph" w:styleId="Balk2">
    <w:name w:val="heading 2"/>
    <w:basedOn w:val="Normal"/>
    <w:next w:val="Normal"/>
    <w:link w:val="Balk2Char"/>
    <w:uiPriority w:val="9"/>
    <w:unhideWhenUsed/>
    <w:qFormat/>
    <w:rsid w:val="00376D30"/>
    <w:pPr>
      <w:keepNext/>
      <w:keepLines/>
      <w:ind w:firstLine="0"/>
      <w:jc w:val="left"/>
      <w:outlineLvl w:val="1"/>
    </w:pPr>
    <w:rPr>
      <w:rFonts w:eastAsiaTheme="majorEastAsia" w:cstheme="majorBidi"/>
      <w:b/>
      <w:bCs/>
      <w:szCs w:val="26"/>
    </w:rPr>
  </w:style>
  <w:style w:type="paragraph" w:styleId="Balk3">
    <w:name w:val="heading 3"/>
    <w:basedOn w:val="Normal"/>
    <w:next w:val="Normal"/>
    <w:link w:val="Balk3Char"/>
    <w:uiPriority w:val="9"/>
    <w:unhideWhenUsed/>
    <w:qFormat/>
    <w:rsid w:val="00AC3463"/>
    <w:pPr>
      <w:keepNext/>
      <w:keepLines/>
      <w:numPr>
        <w:ilvl w:val="2"/>
        <w:numId w:val="5"/>
      </w:numPr>
      <w:ind w:left="1080" w:hanging="720"/>
      <w:jc w:val="left"/>
      <w:outlineLvl w:val="2"/>
    </w:pPr>
    <w:rPr>
      <w:rFonts w:eastAsiaTheme="majorEastAsia" w:cstheme="majorBidi"/>
      <w:b/>
      <w:bCs/>
      <w:noProof/>
    </w:rPr>
  </w:style>
  <w:style w:type="paragraph" w:styleId="Balk4">
    <w:name w:val="heading 4"/>
    <w:basedOn w:val="Normal"/>
    <w:next w:val="Normal"/>
    <w:link w:val="Balk4Char"/>
    <w:uiPriority w:val="9"/>
    <w:unhideWhenUsed/>
    <w:qFormat/>
    <w:rsid w:val="00AC3463"/>
    <w:pPr>
      <w:keepNext/>
      <w:keepLines/>
      <w:numPr>
        <w:ilvl w:val="3"/>
        <w:numId w:val="5"/>
      </w:numPr>
      <w:spacing w:before="240" w:after="240" w:line="480" w:lineRule="auto"/>
      <w:ind w:left="1080" w:hanging="720"/>
      <w:jc w:val="left"/>
      <w:outlineLvl w:val="3"/>
    </w:pPr>
    <w:rPr>
      <w:rFonts w:eastAsiaTheme="majorEastAsia" w:cstheme="majorBidi"/>
      <w:b/>
      <w:bCs/>
      <w:iCs/>
      <w:lang w:bidi="ar-SA"/>
    </w:rPr>
  </w:style>
  <w:style w:type="paragraph" w:styleId="Balk5">
    <w:name w:val="heading 5"/>
    <w:basedOn w:val="Normal"/>
    <w:next w:val="Normal"/>
    <w:link w:val="Balk5Char"/>
    <w:uiPriority w:val="9"/>
    <w:unhideWhenUsed/>
    <w:qFormat/>
    <w:rsid w:val="00AC3463"/>
    <w:pPr>
      <w:keepNext/>
      <w:keepLines/>
      <w:numPr>
        <w:ilvl w:val="4"/>
        <w:numId w:val="5"/>
      </w:numPr>
      <w:spacing w:before="40" w:after="0"/>
      <w:ind w:left="1440" w:hanging="1080"/>
      <w:outlineLvl w:val="4"/>
    </w:pPr>
    <w:rPr>
      <w:rFonts w:eastAsiaTheme="majorEastAsia"/>
      <w:b/>
      <w:lang w:bidi="ar-SA"/>
    </w:rPr>
  </w:style>
  <w:style w:type="paragraph" w:styleId="Balk6">
    <w:name w:val="heading 6"/>
    <w:basedOn w:val="Normal"/>
    <w:next w:val="Normal"/>
    <w:link w:val="Balk6Char"/>
    <w:uiPriority w:val="9"/>
    <w:semiHidden/>
    <w:unhideWhenUsed/>
    <w:qFormat/>
    <w:rsid w:val="00247E4B"/>
    <w:pPr>
      <w:keepNext/>
      <w:keepLines/>
      <w:numPr>
        <w:ilvl w:val="5"/>
        <w:numId w:val="4"/>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247E4B"/>
    <w:pPr>
      <w:keepNext/>
      <w:keepLines/>
      <w:numPr>
        <w:ilvl w:val="6"/>
        <w:numId w:val="4"/>
      </w:numPr>
      <w:spacing w:before="40" w:after="0"/>
      <w:outlineLvl w:val="6"/>
    </w:pPr>
    <w:rPr>
      <w:rFonts w:asciiTheme="majorHAnsi" w:eastAsiaTheme="majorEastAsia" w:hAnsiTheme="majorHAnsi" w:cstheme="majorBidi"/>
      <w:i/>
      <w:iCs/>
      <w:color w:val="243F60" w:themeColor="accent1" w:themeShade="7F"/>
    </w:rPr>
  </w:style>
  <w:style w:type="paragraph" w:styleId="Balk8">
    <w:name w:val="heading 8"/>
    <w:basedOn w:val="Normal"/>
    <w:next w:val="Normal"/>
    <w:link w:val="Balk8Char"/>
    <w:uiPriority w:val="9"/>
    <w:semiHidden/>
    <w:unhideWhenUsed/>
    <w:qFormat/>
    <w:rsid w:val="00247E4B"/>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47E4B"/>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AC3463"/>
    <w:rPr>
      <w:rFonts w:ascii="Times New Roman" w:eastAsiaTheme="majorEastAsia" w:hAnsi="Times New Roman" w:cstheme="majorBidi"/>
      <w:b/>
      <w:bCs/>
      <w:color w:val="000000" w:themeColor="text1"/>
      <w:sz w:val="28"/>
      <w:szCs w:val="28"/>
      <w:lang w:eastAsia="tr-TR" w:bidi="tr-TR"/>
    </w:rPr>
  </w:style>
  <w:style w:type="paragraph" w:styleId="KonuBal">
    <w:name w:val="Title"/>
    <w:basedOn w:val="Normal"/>
    <w:next w:val="Normal"/>
    <w:link w:val="KonuBalChar"/>
    <w:uiPriority w:val="10"/>
    <w:qFormat/>
    <w:rsid w:val="001C36AB"/>
    <w:pPr>
      <w:jc w:val="center"/>
    </w:pPr>
    <w:rPr>
      <w:b/>
      <w:bCs/>
      <w:sz w:val="28"/>
      <w:szCs w:val="28"/>
    </w:rPr>
  </w:style>
  <w:style w:type="character" w:customStyle="1" w:styleId="KonuBalChar">
    <w:name w:val="Konu Başlığı Char"/>
    <w:basedOn w:val="VarsaylanParagrafYazTipi"/>
    <w:link w:val="KonuBal"/>
    <w:uiPriority w:val="10"/>
    <w:rsid w:val="001C36AB"/>
    <w:rPr>
      <w:rFonts w:ascii="Times New Roman" w:eastAsia="Times New Roman" w:hAnsi="Times New Roman" w:cs="Times New Roman"/>
      <w:b/>
      <w:bCs/>
      <w:sz w:val="28"/>
      <w:szCs w:val="28"/>
      <w:lang w:eastAsia="tr-TR" w:bidi="tr-TR"/>
    </w:rPr>
  </w:style>
  <w:style w:type="paragraph" w:styleId="T1">
    <w:name w:val="toc 1"/>
    <w:basedOn w:val="Normal"/>
    <w:next w:val="Normal"/>
    <w:autoRedefine/>
    <w:uiPriority w:val="39"/>
    <w:unhideWhenUsed/>
    <w:rsid w:val="008D4BA9"/>
    <w:pPr>
      <w:jc w:val="left"/>
    </w:pPr>
    <w:rPr>
      <w:rFonts w:asciiTheme="minorHAnsi" w:hAnsiTheme="minorHAnsi" w:cstheme="minorHAnsi"/>
      <w:b/>
      <w:bCs/>
      <w:caps/>
      <w:sz w:val="20"/>
      <w:szCs w:val="20"/>
    </w:rPr>
  </w:style>
  <w:style w:type="paragraph" w:styleId="T2">
    <w:name w:val="toc 2"/>
    <w:basedOn w:val="Normal"/>
    <w:next w:val="Normal"/>
    <w:autoRedefine/>
    <w:uiPriority w:val="39"/>
    <w:unhideWhenUsed/>
    <w:rsid w:val="00A072A1"/>
    <w:pPr>
      <w:tabs>
        <w:tab w:val="left" w:pos="1680"/>
        <w:tab w:val="right" w:leader="dot" w:pos="8210"/>
      </w:tabs>
      <w:spacing w:before="0" w:after="0"/>
      <w:ind w:left="240"/>
      <w:jc w:val="left"/>
    </w:pPr>
    <w:rPr>
      <w:noProof/>
    </w:rPr>
  </w:style>
  <w:style w:type="paragraph" w:styleId="T3">
    <w:name w:val="toc 3"/>
    <w:basedOn w:val="Normal"/>
    <w:next w:val="Normal"/>
    <w:autoRedefine/>
    <w:uiPriority w:val="39"/>
    <w:unhideWhenUsed/>
    <w:rsid w:val="00660767"/>
    <w:pPr>
      <w:tabs>
        <w:tab w:val="left" w:pos="1920"/>
        <w:tab w:val="right" w:leader="dot" w:pos="8210"/>
      </w:tabs>
      <w:ind w:firstLine="1134"/>
      <w:jc w:val="left"/>
    </w:pPr>
    <w:rPr>
      <w:rFonts w:asciiTheme="minorHAnsi" w:hAnsiTheme="minorHAnsi" w:cstheme="minorHAnsi"/>
      <w:i/>
      <w:iCs/>
      <w:sz w:val="20"/>
      <w:szCs w:val="20"/>
    </w:rPr>
  </w:style>
  <w:style w:type="character" w:styleId="Kpr">
    <w:name w:val="Hyperlink"/>
    <w:basedOn w:val="VarsaylanParagrafYazTipi"/>
    <w:uiPriority w:val="99"/>
    <w:unhideWhenUsed/>
    <w:rsid w:val="00ED38C3"/>
    <w:rPr>
      <w:color w:val="0000FF" w:themeColor="hyperlink"/>
      <w:u w:val="single"/>
    </w:rPr>
  </w:style>
  <w:style w:type="paragraph" w:styleId="stBilgi">
    <w:name w:val="header"/>
    <w:basedOn w:val="Normal"/>
    <w:link w:val="stBilgiChar"/>
    <w:uiPriority w:val="99"/>
    <w:unhideWhenUsed/>
    <w:rsid w:val="00ED38C3"/>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D38C3"/>
    <w:rPr>
      <w:rFonts w:ascii="Times New Roman" w:hAnsi="Times New Roman"/>
      <w:sz w:val="24"/>
    </w:rPr>
  </w:style>
  <w:style w:type="paragraph" w:styleId="AltBilgi">
    <w:name w:val="footer"/>
    <w:basedOn w:val="Normal"/>
    <w:link w:val="AltBilgiChar"/>
    <w:uiPriority w:val="99"/>
    <w:unhideWhenUsed/>
    <w:rsid w:val="00ED38C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D38C3"/>
    <w:rPr>
      <w:rFonts w:ascii="Times New Roman" w:hAnsi="Times New Roman"/>
      <w:sz w:val="24"/>
    </w:rPr>
  </w:style>
  <w:style w:type="paragraph" w:styleId="ekillerTablosu">
    <w:name w:val="table of figures"/>
    <w:basedOn w:val="Normal"/>
    <w:next w:val="Normal"/>
    <w:uiPriority w:val="99"/>
    <w:unhideWhenUsed/>
    <w:rsid w:val="00ED38C3"/>
    <w:pPr>
      <w:spacing w:before="0" w:after="0"/>
      <w:ind w:left="480" w:hanging="480"/>
      <w:jc w:val="left"/>
    </w:pPr>
    <w:rPr>
      <w:rFonts w:asciiTheme="minorHAnsi" w:hAnsiTheme="minorHAnsi" w:cstheme="minorHAnsi"/>
      <w:smallCaps/>
      <w:sz w:val="20"/>
      <w:szCs w:val="20"/>
    </w:rPr>
  </w:style>
  <w:style w:type="paragraph" w:styleId="T4">
    <w:name w:val="toc 4"/>
    <w:basedOn w:val="Normal"/>
    <w:next w:val="Normal"/>
    <w:autoRedefine/>
    <w:uiPriority w:val="39"/>
    <w:unhideWhenUsed/>
    <w:rsid w:val="00ED38C3"/>
    <w:pPr>
      <w:spacing w:before="0" w:after="0"/>
      <w:ind w:left="720"/>
      <w:jc w:val="left"/>
    </w:pPr>
    <w:rPr>
      <w:rFonts w:asciiTheme="minorHAnsi" w:hAnsiTheme="minorHAnsi" w:cstheme="minorHAnsi"/>
      <w:sz w:val="18"/>
      <w:szCs w:val="18"/>
    </w:rPr>
  </w:style>
  <w:style w:type="character" w:customStyle="1" w:styleId="Balk2Char">
    <w:name w:val="Başlık 2 Char"/>
    <w:basedOn w:val="VarsaylanParagrafYazTipi"/>
    <w:link w:val="Balk2"/>
    <w:uiPriority w:val="9"/>
    <w:rsid w:val="00376D30"/>
    <w:rPr>
      <w:rFonts w:ascii="Times New Roman" w:eastAsiaTheme="majorEastAsia" w:hAnsi="Times New Roman" w:cstheme="majorBidi"/>
      <w:b/>
      <w:bCs/>
      <w:sz w:val="24"/>
      <w:szCs w:val="26"/>
      <w:lang w:eastAsia="tr-TR" w:bidi="tr-TR"/>
    </w:rPr>
  </w:style>
  <w:style w:type="character" w:customStyle="1" w:styleId="Balk3Char">
    <w:name w:val="Başlık 3 Char"/>
    <w:basedOn w:val="VarsaylanParagrafYazTipi"/>
    <w:link w:val="Balk3"/>
    <w:uiPriority w:val="9"/>
    <w:rsid w:val="00AC3463"/>
    <w:rPr>
      <w:rFonts w:ascii="Times New Roman" w:eastAsiaTheme="majorEastAsia" w:hAnsi="Times New Roman" w:cstheme="majorBidi"/>
      <w:b/>
      <w:bCs/>
      <w:noProof/>
      <w:sz w:val="24"/>
      <w:szCs w:val="24"/>
      <w:lang w:eastAsia="tr-TR" w:bidi="tr-TR"/>
    </w:rPr>
  </w:style>
  <w:style w:type="character" w:customStyle="1" w:styleId="Balk4Char">
    <w:name w:val="Başlık 4 Char"/>
    <w:basedOn w:val="VarsaylanParagrafYazTipi"/>
    <w:link w:val="Balk4"/>
    <w:uiPriority w:val="9"/>
    <w:rsid w:val="00AC3463"/>
    <w:rPr>
      <w:rFonts w:ascii="Times New Roman" w:eastAsiaTheme="majorEastAsia" w:hAnsi="Times New Roman" w:cstheme="majorBidi"/>
      <w:b/>
      <w:bCs/>
      <w:iCs/>
      <w:sz w:val="24"/>
      <w:szCs w:val="24"/>
      <w:lang w:eastAsia="tr-TR"/>
    </w:rPr>
  </w:style>
  <w:style w:type="paragraph" w:styleId="BalonMetni">
    <w:name w:val="Balloon Text"/>
    <w:basedOn w:val="Normal"/>
    <w:link w:val="BalonMetniChar"/>
    <w:uiPriority w:val="99"/>
    <w:semiHidden/>
    <w:unhideWhenUsed/>
    <w:rsid w:val="003877B7"/>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877B7"/>
    <w:rPr>
      <w:rFonts w:ascii="Tahoma" w:hAnsi="Tahoma" w:cs="Tahoma"/>
      <w:sz w:val="16"/>
      <w:szCs w:val="16"/>
    </w:rPr>
  </w:style>
  <w:style w:type="paragraph" w:styleId="AralkYok">
    <w:name w:val="No Spacing"/>
    <w:uiPriority w:val="1"/>
    <w:qFormat/>
    <w:rsid w:val="00EC7FCD"/>
    <w:pPr>
      <w:spacing w:after="0" w:line="240" w:lineRule="auto"/>
    </w:pPr>
    <w:rPr>
      <w:rFonts w:ascii="Times New Roman" w:hAnsi="Times New Roman"/>
      <w:sz w:val="24"/>
    </w:rPr>
  </w:style>
  <w:style w:type="paragraph" w:styleId="ResimYazs">
    <w:name w:val="caption"/>
    <w:basedOn w:val="Normal"/>
    <w:next w:val="Normal"/>
    <w:link w:val="ResimYazsChar"/>
    <w:uiPriority w:val="35"/>
    <w:unhideWhenUsed/>
    <w:qFormat/>
    <w:rsid w:val="00057946"/>
    <w:pPr>
      <w:spacing w:line="240" w:lineRule="auto"/>
    </w:pPr>
    <w:rPr>
      <w:sz w:val="20"/>
      <w:szCs w:val="18"/>
    </w:rPr>
  </w:style>
  <w:style w:type="table" w:styleId="TabloKlavuzu">
    <w:name w:val="Table Grid"/>
    <w:basedOn w:val="NormalTablo"/>
    <w:uiPriority w:val="39"/>
    <w:rsid w:val="004C5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802775"/>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802775"/>
    <w:rPr>
      <w:rFonts w:ascii="Times New Roman" w:hAnsi="Times New Roman"/>
      <w:sz w:val="20"/>
      <w:szCs w:val="20"/>
    </w:rPr>
  </w:style>
  <w:style w:type="character" w:styleId="DipnotBavurusu">
    <w:name w:val="footnote reference"/>
    <w:basedOn w:val="VarsaylanParagrafYazTipi"/>
    <w:uiPriority w:val="99"/>
    <w:semiHidden/>
    <w:unhideWhenUsed/>
    <w:rsid w:val="00802775"/>
    <w:rPr>
      <w:vertAlign w:val="superscript"/>
    </w:rPr>
  </w:style>
  <w:style w:type="paragraph" w:styleId="GvdeMetni">
    <w:name w:val="Body Text"/>
    <w:basedOn w:val="Normal"/>
    <w:link w:val="GvdeMetniChar"/>
    <w:uiPriority w:val="1"/>
    <w:qFormat/>
    <w:rsid w:val="00A741C5"/>
    <w:pPr>
      <w:spacing w:after="0" w:line="240" w:lineRule="auto"/>
      <w:ind w:firstLine="0"/>
      <w:jc w:val="left"/>
    </w:pPr>
  </w:style>
  <w:style w:type="character" w:customStyle="1" w:styleId="GvdeMetniChar">
    <w:name w:val="Gövde Metni Char"/>
    <w:basedOn w:val="VarsaylanParagrafYazTipi"/>
    <w:link w:val="GvdeMetni"/>
    <w:uiPriority w:val="1"/>
    <w:rsid w:val="00A741C5"/>
    <w:rPr>
      <w:rFonts w:ascii="Times New Roman" w:eastAsia="Times New Roman" w:hAnsi="Times New Roman" w:cs="Times New Roman"/>
      <w:sz w:val="24"/>
      <w:szCs w:val="24"/>
      <w:lang w:eastAsia="tr-TR" w:bidi="tr-TR"/>
    </w:rPr>
  </w:style>
  <w:style w:type="paragraph" w:styleId="ListeParagraf">
    <w:name w:val="List Paragraph"/>
    <w:basedOn w:val="Normal"/>
    <w:uiPriority w:val="34"/>
    <w:qFormat/>
    <w:rsid w:val="0081611B"/>
    <w:pPr>
      <w:ind w:left="720"/>
      <w:contextualSpacing/>
    </w:pPr>
  </w:style>
  <w:style w:type="character" w:customStyle="1" w:styleId="Balk5Char">
    <w:name w:val="Başlık 5 Char"/>
    <w:basedOn w:val="VarsaylanParagrafYazTipi"/>
    <w:link w:val="Balk5"/>
    <w:uiPriority w:val="9"/>
    <w:rsid w:val="00AC3463"/>
    <w:rPr>
      <w:rFonts w:ascii="Times New Roman" w:eastAsiaTheme="majorEastAsia" w:hAnsi="Times New Roman" w:cs="Times New Roman"/>
      <w:b/>
      <w:sz w:val="24"/>
      <w:szCs w:val="24"/>
      <w:lang w:eastAsia="tr-TR"/>
    </w:rPr>
  </w:style>
  <w:style w:type="character" w:customStyle="1" w:styleId="Balk6Char">
    <w:name w:val="Başlık 6 Char"/>
    <w:basedOn w:val="VarsaylanParagrafYazTipi"/>
    <w:link w:val="Balk6"/>
    <w:uiPriority w:val="9"/>
    <w:semiHidden/>
    <w:rsid w:val="00247E4B"/>
    <w:rPr>
      <w:rFonts w:asciiTheme="majorHAnsi" w:eastAsiaTheme="majorEastAsia" w:hAnsiTheme="majorHAnsi" w:cstheme="majorBidi"/>
      <w:color w:val="243F60" w:themeColor="accent1" w:themeShade="7F"/>
      <w:sz w:val="24"/>
      <w:szCs w:val="24"/>
      <w:lang w:eastAsia="tr-TR" w:bidi="tr-TR"/>
    </w:rPr>
  </w:style>
  <w:style w:type="character" w:customStyle="1" w:styleId="Balk7Char">
    <w:name w:val="Başlık 7 Char"/>
    <w:basedOn w:val="VarsaylanParagrafYazTipi"/>
    <w:link w:val="Balk7"/>
    <w:uiPriority w:val="9"/>
    <w:semiHidden/>
    <w:rsid w:val="00247E4B"/>
    <w:rPr>
      <w:rFonts w:asciiTheme="majorHAnsi" w:eastAsiaTheme="majorEastAsia" w:hAnsiTheme="majorHAnsi" w:cstheme="majorBidi"/>
      <w:i/>
      <w:iCs/>
      <w:color w:val="243F60" w:themeColor="accent1" w:themeShade="7F"/>
      <w:sz w:val="24"/>
      <w:szCs w:val="24"/>
      <w:lang w:eastAsia="tr-TR" w:bidi="tr-TR"/>
    </w:rPr>
  </w:style>
  <w:style w:type="character" w:customStyle="1" w:styleId="Balk8Char">
    <w:name w:val="Başlık 8 Char"/>
    <w:basedOn w:val="VarsaylanParagrafYazTipi"/>
    <w:link w:val="Balk8"/>
    <w:uiPriority w:val="9"/>
    <w:semiHidden/>
    <w:rsid w:val="00247E4B"/>
    <w:rPr>
      <w:rFonts w:asciiTheme="majorHAnsi" w:eastAsiaTheme="majorEastAsia" w:hAnsiTheme="majorHAnsi" w:cstheme="majorBidi"/>
      <w:color w:val="272727" w:themeColor="text1" w:themeTint="D8"/>
      <w:sz w:val="21"/>
      <w:szCs w:val="21"/>
      <w:lang w:eastAsia="tr-TR" w:bidi="tr-TR"/>
    </w:rPr>
  </w:style>
  <w:style w:type="character" w:customStyle="1" w:styleId="Balk9Char">
    <w:name w:val="Başlık 9 Char"/>
    <w:basedOn w:val="VarsaylanParagrafYazTipi"/>
    <w:link w:val="Balk9"/>
    <w:uiPriority w:val="9"/>
    <w:semiHidden/>
    <w:rsid w:val="00247E4B"/>
    <w:rPr>
      <w:rFonts w:asciiTheme="majorHAnsi" w:eastAsiaTheme="majorEastAsia" w:hAnsiTheme="majorHAnsi" w:cstheme="majorBidi"/>
      <w:i/>
      <w:iCs/>
      <w:color w:val="272727" w:themeColor="text1" w:themeTint="D8"/>
      <w:sz w:val="21"/>
      <w:szCs w:val="21"/>
      <w:lang w:eastAsia="tr-TR" w:bidi="tr-TR"/>
    </w:rPr>
  </w:style>
  <w:style w:type="paragraph" w:styleId="Alnt">
    <w:name w:val="Quote"/>
    <w:basedOn w:val="Normal"/>
    <w:next w:val="Normal"/>
    <w:link w:val="AlntChar"/>
    <w:uiPriority w:val="29"/>
    <w:qFormat/>
    <w:rsid w:val="009957EA"/>
    <w:pPr>
      <w:spacing w:line="240" w:lineRule="auto"/>
      <w:ind w:left="567" w:right="567"/>
    </w:pPr>
    <w:rPr>
      <w:sz w:val="20"/>
      <w:szCs w:val="20"/>
    </w:rPr>
  </w:style>
  <w:style w:type="character" w:customStyle="1" w:styleId="AlntChar">
    <w:name w:val="Alıntı Char"/>
    <w:basedOn w:val="VarsaylanParagrafYazTipi"/>
    <w:link w:val="Alnt"/>
    <w:uiPriority w:val="29"/>
    <w:rsid w:val="009957EA"/>
    <w:rPr>
      <w:rFonts w:ascii="Times New Roman" w:eastAsia="Times New Roman" w:hAnsi="Times New Roman" w:cs="Times New Roman"/>
      <w:sz w:val="20"/>
      <w:szCs w:val="20"/>
      <w:lang w:eastAsia="tr-TR" w:bidi="tr-TR"/>
    </w:rPr>
  </w:style>
  <w:style w:type="character" w:customStyle="1" w:styleId="ResimYazsChar">
    <w:name w:val="Resim Yazısı Char"/>
    <w:basedOn w:val="VarsaylanParagrafYazTipi"/>
    <w:link w:val="ResimYazs"/>
    <w:uiPriority w:val="35"/>
    <w:rsid w:val="00057946"/>
    <w:rPr>
      <w:rFonts w:ascii="Times New Roman" w:eastAsia="Times New Roman" w:hAnsi="Times New Roman" w:cs="Times New Roman"/>
      <w:sz w:val="20"/>
      <w:szCs w:val="18"/>
      <w:lang w:eastAsia="tr-TR" w:bidi="tr-TR"/>
    </w:rPr>
  </w:style>
  <w:style w:type="paragraph" w:styleId="GvdeMetni2">
    <w:name w:val="Body Text 2"/>
    <w:basedOn w:val="Normal"/>
    <w:link w:val="GvdeMetni2Char"/>
    <w:uiPriority w:val="99"/>
    <w:unhideWhenUsed/>
    <w:rsid w:val="00326426"/>
    <w:pPr>
      <w:widowControl/>
      <w:autoSpaceDE/>
      <w:autoSpaceDN/>
      <w:spacing w:before="0" w:line="480" w:lineRule="auto"/>
      <w:ind w:firstLine="0"/>
      <w:jc w:val="left"/>
    </w:pPr>
    <w:rPr>
      <w:rFonts w:asciiTheme="minorHAnsi" w:eastAsiaTheme="minorHAnsi" w:hAnsiTheme="minorHAnsi" w:cstheme="minorBidi"/>
      <w:sz w:val="22"/>
      <w:szCs w:val="22"/>
      <w:lang w:eastAsia="en-US" w:bidi="ar-SA"/>
    </w:rPr>
  </w:style>
  <w:style w:type="character" w:customStyle="1" w:styleId="GvdeMetni2Char">
    <w:name w:val="Gövde Metni 2 Char"/>
    <w:basedOn w:val="VarsaylanParagrafYazTipi"/>
    <w:link w:val="GvdeMetni2"/>
    <w:uiPriority w:val="99"/>
    <w:rsid w:val="00326426"/>
  </w:style>
  <w:style w:type="paragraph" w:styleId="T5">
    <w:name w:val="toc 5"/>
    <w:basedOn w:val="Normal"/>
    <w:next w:val="Normal"/>
    <w:autoRedefine/>
    <w:uiPriority w:val="39"/>
    <w:unhideWhenUsed/>
    <w:rsid w:val="00D55192"/>
    <w:pPr>
      <w:spacing w:before="0" w:after="0"/>
      <w:ind w:left="960"/>
      <w:jc w:val="left"/>
    </w:pPr>
    <w:rPr>
      <w:rFonts w:asciiTheme="minorHAnsi" w:hAnsiTheme="minorHAnsi" w:cstheme="minorHAnsi"/>
      <w:sz w:val="18"/>
      <w:szCs w:val="18"/>
    </w:rPr>
  </w:style>
  <w:style w:type="paragraph" w:styleId="T6">
    <w:name w:val="toc 6"/>
    <w:basedOn w:val="Normal"/>
    <w:next w:val="Normal"/>
    <w:autoRedefine/>
    <w:uiPriority w:val="39"/>
    <w:unhideWhenUsed/>
    <w:rsid w:val="00D55192"/>
    <w:pPr>
      <w:spacing w:before="0" w:after="0"/>
      <w:ind w:left="1200"/>
      <w:jc w:val="left"/>
    </w:pPr>
    <w:rPr>
      <w:rFonts w:asciiTheme="minorHAnsi" w:hAnsiTheme="minorHAnsi" w:cstheme="minorHAnsi"/>
      <w:sz w:val="18"/>
      <w:szCs w:val="18"/>
    </w:rPr>
  </w:style>
  <w:style w:type="paragraph" w:styleId="T7">
    <w:name w:val="toc 7"/>
    <w:basedOn w:val="Normal"/>
    <w:next w:val="Normal"/>
    <w:autoRedefine/>
    <w:uiPriority w:val="39"/>
    <w:unhideWhenUsed/>
    <w:rsid w:val="00D55192"/>
    <w:pPr>
      <w:spacing w:before="0" w:after="0"/>
      <w:ind w:left="1440"/>
      <w:jc w:val="left"/>
    </w:pPr>
    <w:rPr>
      <w:rFonts w:asciiTheme="minorHAnsi" w:hAnsiTheme="minorHAnsi" w:cstheme="minorHAnsi"/>
      <w:sz w:val="18"/>
      <w:szCs w:val="18"/>
    </w:rPr>
  </w:style>
  <w:style w:type="paragraph" w:styleId="T8">
    <w:name w:val="toc 8"/>
    <w:basedOn w:val="Normal"/>
    <w:next w:val="Normal"/>
    <w:autoRedefine/>
    <w:uiPriority w:val="39"/>
    <w:unhideWhenUsed/>
    <w:rsid w:val="00D55192"/>
    <w:pPr>
      <w:spacing w:before="0" w:after="0"/>
      <w:ind w:left="1680"/>
      <w:jc w:val="left"/>
    </w:pPr>
    <w:rPr>
      <w:rFonts w:asciiTheme="minorHAnsi" w:hAnsiTheme="minorHAnsi" w:cstheme="minorHAnsi"/>
      <w:sz w:val="18"/>
      <w:szCs w:val="18"/>
    </w:rPr>
  </w:style>
  <w:style w:type="paragraph" w:styleId="T9">
    <w:name w:val="toc 9"/>
    <w:basedOn w:val="Normal"/>
    <w:next w:val="Normal"/>
    <w:autoRedefine/>
    <w:uiPriority w:val="39"/>
    <w:unhideWhenUsed/>
    <w:rsid w:val="00D55192"/>
    <w:pPr>
      <w:spacing w:before="0" w:after="0"/>
      <w:ind w:left="1920"/>
      <w:jc w:val="left"/>
    </w:pPr>
    <w:rPr>
      <w:rFonts w:asciiTheme="minorHAnsi" w:hAnsiTheme="minorHAnsi" w:cstheme="minorHAnsi"/>
      <w:sz w:val="18"/>
      <w:szCs w:val="18"/>
    </w:rPr>
  </w:style>
  <w:style w:type="character" w:styleId="SayfaNumaras">
    <w:name w:val="page number"/>
    <w:basedOn w:val="VarsaylanParagrafYazTipi"/>
    <w:uiPriority w:val="99"/>
    <w:semiHidden/>
    <w:unhideWhenUsed/>
    <w:rsid w:val="00C13CDE"/>
  </w:style>
  <w:style w:type="character" w:styleId="AklamaBavurusu">
    <w:name w:val="annotation reference"/>
    <w:basedOn w:val="VarsaylanParagrafYazTipi"/>
    <w:uiPriority w:val="99"/>
    <w:semiHidden/>
    <w:unhideWhenUsed/>
    <w:rsid w:val="00773E55"/>
    <w:rPr>
      <w:sz w:val="16"/>
      <w:szCs w:val="16"/>
    </w:rPr>
  </w:style>
  <w:style w:type="paragraph" w:styleId="AklamaMetni">
    <w:name w:val="annotation text"/>
    <w:basedOn w:val="Normal"/>
    <w:link w:val="AklamaMetniChar"/>
    <w:uiPriority w:val="99"/>
    <w:unhideWhenUsed/>
    <w:rsid w:val="00773E55"/>
    <w:pPr>
      <w:spacing w:line="240" w:lineRule="auto"/>
    </w:pPr>
    <w:rPr>
      <w:sz w:val="20"/>
      <w:szCs w:val="20"/>
    </w:rPr>
  </w:style>
  <w:style w:type="character" w:customStyle="1" w:styleId="AklamaMetniChar">
    <w:name w:val="Açıklama Metni Char"/>
    <w:basedOn w:val="VarsaylanParagrafYazTipi"/>
    <w:link w:val="AklamaMetni"/>
    <w:uiPriority w:val="99"/>
    <w:rsid w:val="00773E55"/>
    <w:rPr>
      <w:rFonts w:ascii="Times New Roman" w:eastAsia="Times New Roman" w:hAnsi="Times New Roman" w:cs="Times New Roman"/>
      <w:sz w:val="20"/>
      <w:szCs w:val="20"/>
      <w:lang w:eastAsia="tr-TR" w:bidi="tr-TR"/>
    </w:rPr>
  </w:style>
  <w:style w:type="paragraph" w:styleId="AklamaKonusu">
    <w:name w:val="annotation subject"/>
    <w:basedOn w:val="AklamaMetni"/>
    <w:next w:val="AklamaMetni"/>
    <w:link w:val="AklamaKonusuChar"/>
    <w:uiPriority w:val="99"/>
    <w:semiHidden/>
    <w:unhideWhenUsed/>
    <w:rsid w:val="00773E55"/>
    <w:rPr>
      <w:b/>
      <w:bCs/>
    </w:rPr>
  </w:style>
  <w:style w:type="character" w:customStyle="1" w:styleId="AklamaKonusuChar">
    <w:name w:val="Açıklama Konusu Char"/>
    <w:basedOn w:val="AklamaMetniChar"/>
    <w:link w:val="AklamaKonusu"/>
    <w:uiPriority w:val="99"/>
    <w:semiHidden/>
    <w:rsid w:val="00773E55"/>
    <w:rPr>
      <w:rFonts w:ascii="Times New Roman" w:eastAsia="Times New Roman" w:hAnsi="Times New Roman" w:cs="Times New Roman"/>
      <w:b/>
      <w:bCs/>
      <w:sz w:val="20"/>
      <w:szCs w:val="20"/>
      <w:lang w:eastAsia="tr-TR" w:bidi="tr-TR"/>
    </w:rPr>
  </w:style>
  <w:style w:type="paragraph" w:customStyle="1" w:styleId="1Balk">
    <w:name w:val="1. Başlık"/>
    <w:basedOn w:val="Balk1"/>
    <w:next w:val="Normal"/>
    <w:qFormat/>
    <w:rsid w:val="00651639"/>
    <w:pPr>
      <w:widowControl/>
      <w:autoSpaceDE/>
      <w:autoSpaceDN/>
      <w:spacing w:before="1440" w:after="360"/>
      <w:ind w:left="2345"/>
    </w:pPr>
    <w:rPr>
      <w:sz w:val="24"/>
      <w:lang w:eastAsia="en-US" w:bidi="ar-SA"/>
    </w:rPr>
  </w:style>
  <w:style w:type="paragraph" w:customStyle="1" w:styleId="2Balk">
    <w:name w:val="2. Başlık"/>
    <w:basedOn w:val="ListeParagraf"/>
    <w:next w:val="Normal"/>
    <w:qFormat/>
    <w:rsid w:val="00E233BE"/>
    <w:pPr>
      <w:numPr>
        <w:ilvl w:val="1"/>
        <w:numId w:val="7"/>
      </w:numPr>
    </w:pPr>
    <w:rPr>
      <w:b/>
      <w:bCs/>
    </w:rPr>
  </w:style>
  <w:style w:type="paragraph" w:customStyle="1" w:styleId="3Balk">
    <w:name w:val="3. Başlık"/>
    <w:basedOn w:val="Balk3"/>
    <w:next w:val="Normal"/>
    <w:qFormat/>
    <w:rsid w:val="00651639"/>
    <w:pPr>
      <w:widowControl/>
      <w:autoSpaceDE/>
      <w:autoSpaceDN/>
      <w:spacing w:before="240"/>
      <w:ind w:left="1224" w:hanging="504"/>
      <w:jc w:val="both"/>
    </w:pPr>
    <w:rPr>
      <w:noProof w:val="0"/>
      <w:color w:val="000000" w:themeColor="text1"/>
      <w:szCs w:val="22"/>
      <w:lang w:eastAsia="en-US" w:bidi="ar-SA"/>
    </w:rPr>
  </w:style>
  <w:style w:type="paragraph" w:customStyle="1" w:styleId="4Balk">
    <w:name w:val="4. Başlık"/>
    <w:basedOn w:val="Balk4"/>
    <w:next w:val="Normal"/>
    <w:qFormat/>
    <w:rsid w:val="00651639"/>
    <w:pPr>
      <w:widowControl/>
      <w:autoSpaceDE/>
      <w:autoSpaceDN/>
      <w:spacing w:after="120" w:line="360" w:lineRule="auto"/>
      <w:ind w:left="1728" w:hanging="648"/>
      <w:jc w:val="both"/>
    </w:pPr>
    <w:rPr>
      <w:color w:val="000000" w:themeColor="text1"/>
      <w:szCs w:val="22"/>
      <w:lang w:eastAsia="en-US"/>
    </w:rPr>
  </w:style>
  <w:style w:type="paragraph" w:customStyle="1" w:styleId="5Balk">
    <w:name w:val="5. Başlık"/>
    <w:basedOn w:val="Balk5"/>
    <w:next w:val="Normal"/>
    <w:qFormat/>
    <w:rsid w:val="00651639"/>
    <w:pPr>
      <w:widowControl/>
      <w:autoSpaceDE/>
      <w:autoSpaceDN/>
      <w:spacing w:before="240" w:after="120" w:line="240" w:lineRule="auto"/>
      <w:ind w:left="2232" w:hanging="792"/>
    </w:pPr>
    <w:rPr>
      <w:b w:val="0"/>
      <w:bCs/>
      <w:iCs/>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7069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5.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439C14-AD10-4504-81CC-11CF3F14E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8</Pages>
  <Words>2071</Words>
  <Characters>11810</Characters>
  <Application>Microsoft Office Word</Application>
  <DocSecurity>0</DocSecurity>
  <Lines>98</Lines>
  <Paragraphs>27</Paragraphs>
  <ScaleCrop>false</ScaleCrop>
  <HeadingPairs>
    <vt:vector size="2" baseType="variant">
      <vt:variant>
        <vt:lpstr>Konu Başlığı</vt:lpstr>
      </vt:variant>
      <vt:variant>
        <vt:i4>1</vt:i4>
      </vt:variant>
    </vt:vector>
  </HeadingPairs>
  <TitlesOfParts>
    <vt:vector size="1" baseType="lpstr">
      <vt:lpstr/>
    </vt:vector>
  </TitlesOfParts>
  <Company>Progressive</Company>
  <LinksUpToDate>false</LinksUpToDate>
  <CharactersWithSpaces>1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una ŞAHİN</cp:lastModifiedBy>
  <cp:revision>35</cp:revision>
  <cp:lastPrinted>2022-11-08T08:19:00Z</cp:lastPrinted>
  <dcterms:created xsi:type="dcterms:W3CDTF">2022-11-02T16:44:00Z</dcterms:created>
  <dcterms:modified xsi:type="dcterms:W3CDTF">2026-01-07T11:53:00Z</dcterms:modified>
</cp:coreProperties>
</file>